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CC3B41" w14:textId="5BD98CC9" w:rsidR="00BE22A2" w:rsidRPr="00D84C91" w:rsidRDefault="00F55EE1">
      <w:pPr>
        <w:rPr>
          <w:b/>
          <w:color w:val="000000" w:themeColor="text1"/>
        </w:rPr>
      </w:pPr>
      <w:r w:rsidRPr="00D84C91">
        <w:rPr>
          <w:b/>
          <w:color w:val="000000" w:themeColor="text1"/>
        </w:rPr>
        <w:t>TITLE:</w:t>
      </w:r>
    </w:p>
    <w:p w14:paraId="37DAD957" w14:textId="32FBDAB8" w:rsidR="006E4797" w:rsidRPr="008F244C" w:rsidRDefault="003B34AC">
      <w:pPr>
        <w:pBdr>
          <w:top w:val="nil"/>
          <w:left w:val="nil"/>
          <w:bottom w:val="nil"/>
          <w:right w:val="nil"/>
          <w:between w:val="nil"/>
        </w:pBdr>
        <w:rPr>
          <w:bCs/>
        </w:rPr>
      </w:pPr>
      <w:bookmarkStart w:id="0" w:name="gjdgxs" w:colFirst="0" w:colLast="0"/>
      <w:bookmarkEnd w:id="0"/>
      <w:r w:rsidRPr="008F244C">
        <w:rPr>
          <w:bCs/>
        </w:rPr>
        <w:t xml:space="preserve">Single Molecule Fluorescence </w:t>
      </w:r>
      <w:r w:rsidR="00E06B59" w:rsidRPr="008F244C">
        <w:rPr>
          <w:bCs/>
        </w:rPr>
        <w:t>E</w:t>
      </w:r>
      <w:r w:rsidRPr="008F244C">
        <w:rPr>
          <w:bCs/>
        </w:rPr>
        <w:t xml:space="preserve">nergy </w:t>
      </w:r>
      <w:r w:rsidR="00E06B59" w:rsidRPr="008F244C">
        <w:rPr>
          <w:bCs/>
        </w:rPr>
        <w:t>T</w:t>
      </w:r>
      <w:r w:rsidRPr="008F244C">
        <w:rPr>
          <w:bCs/>
        </w:rPr>
        <w:t xml:space="preserve">ransfer </w:t>
      </w:r>
      <w:r w:rsidR="00EB607C">
        <w:rPr>
          <w:bCs/>
        </w:rPr>
        <w:t>S</w:t>
      </w:r>
      <w:r w:rsidRPr="008F244C">
        <w:rPr>
          <w:bCs/>
        </w:rPr>
        <w:t xml:space="preserve">tudy of </w:t>
      </w:r>
      <w:r w:rsidR="00EB607C">
        <w:rPr>
          <w:bCs/>
        </w:rPr>
        <w:t>R</w:t>
      </w:r>
      <w:r w:rsidRPr="008F244C">
        <w:rPr>
          <w:bCs/>
        </w:rPr>
        <w:t xml:space="preserve">ibosome </w:t>
      </w:r>
      <w:r w:rsidR="00EB607C">
        <w:rPr>
          <w:bCs/>
        </w:rPr>
        <w:t>P</w:t>
      </w:r>
      <w:r w:rsidRPr="008F244C">
        <w:rPr>
          <w:bCs/>
        </w:rPr>
        <w:t xml:space="preserve">rotein </w:t>
      </w:r>
      <w:r w:rsidR="00EB607C">
        <w:rPr>
          <w:bCs/>
        </w:rPr>
        <w:t>S</w:t>
      </w:r>
      <w:r w:rsidRPr="008F244C">
        <w:rPr>
          <w:bCs/>
        </w:rPr>
        <w:t>ynthesis</w:t>
      </w:r>
    </w:p>
    <w:p w14:paraId="61D0C03C" w14:textId="77777777" w:rsidR="006E4797" w:rsidRPr="00F55EE1" w:rsidRDefault="006E4797">
      <w:pPr>
        <w:rPr>
          <w:b/>
          <w:color w:val="000000"/>
        </w:rPr>
      </w:pPr>
    </w:p>
    <w:p w14:paraId="737D1F18" w14:textId="0302831D" w:rsidR="00EE14AF" w:rsidRPr="008F244C" w:rsidRDefault="00551D82" w:rsidP="00F50C2F">
      <w:pPr>
        <w:rPr>
          <w:color w:val="7F7F7F"/>
        </w:rPr>
      </w:pPr>
      <w:bookmarkStart w:id="1" w:name="30j0zll" w:colFirst="0" w:colLast="0"/>
      <w:bookmarkEnd w:id="1"/>
      <w:r w:rsidRPr="00F55EE1">
        <w:rPr>
          <w:b/>
        </w:rPr>
        <w:t>AUTHORS AND AFFILIATIONS:</w:t>
      </w:r>
    </w:p>
    <w:p w14:paraId="328BCC1E" w14:textId="126CA0D7" w:rsidR="00EE14AF" w:rsidRPr="00D84C91" w:rsidRDefault="00EE14AF" w:rsidP="00EE14AF">
      <w:pPr>
        <w:pBdr>
          <w:top w:val="nil"/>
          <w:left w:val="nil"/>
          <w:bottom w:val="nil"/>
          <w:right w:val="nil"/>
          <w:between w:val="nil"/>
        </w:pBdr>
      </w:pPr>
      <w:r w:rsidRPr="00D84C91">
        <w:t>Yuhong Wang</w:t>
      </w:r>
    </w:p>
    <w:p w14:paraId="10CD2F2D" w14:textId="77777777" w:rsidR="00F55EE1" w:rsidRPr="00D84C91" w:rsidRDefault="00F55EE1" w:rsidP="00EE14AF">
      <w:pPr>
        <w:pBdr>
          <w:top w:val="nil"/>
          <w:left w:val="nil"/>
          <w:bottom w:val="nil"/>
          <w:right w:val="nil"/>
          <w:between w:val="nil"/>
        </w:pBdr>
      </w:pPr>
    </w:p>
    <w:p w14:paraId="0C4E0466" w14:textId="684643AF" w:rsidR="00EE14AF" w:rsidRDefault="00EE14AF" w:rsidP="00EE14AF">
      <w:pPr>
        <w:pBdr>
          <w:top w:val="nil"/>
          <w:left w:val="nil"/>
          <w:bottom w:val="nil"/>
          <w:right w:val="nil"/>
          <w:between w:val="nil"/>
        </w:pBdr>
      </w:pPr>
      <w:r w:rsidRPr="00D84C91">
        <w:t>Department of Biology and Biochemistry</w:t>
      </w:r>
      <w:r w:rsidR="00F55EE1" w:rsidRPr="00D84C91">
        <w:t xml:space="preserve">, </w:t>
      </w:r>
      <w:r w:rsidRPr="00D84C91">
        <w:t>University of Houston</w:t>
      </w:r>
      <w:r w:rsidR="00F55EE1" w:rsidRPr="00D84C91">
        <w:t>, Houston, Te</w:t>
      </w:r>
      <w:r w:rsidR="00F55EE1">
        <w:t>xas, US.</w:t>
      </w:r>
    </w:p>
    <w:p w14:paraId="7A7ED6F4" w14:textId="177A9D57" w:rsidR="00F55EE1" w:rsidRDefault="00F55EE1" w:rsidP="00EE14AF">
      <w:pPr>
        <w:pBdr>
          <w:top w:val="nil"/>
          <w:left w:val="nil"/>
          <w:bottom w:val="nil"/>
          <w:right w:val="nil"/>
          <w:between w:val="nil"/>
        </w:pBdr>
      </w:pPr>
    </w:p>
    <w:p w14:paraId="55F2D298" w14:textId="4ABBB83E" w:rsidR="00F55EE1" w:rsidRPr="00D84C91" w:rsidRDefault="00F55EE1" w:rsidP="00EE14AF">
      <w:pPr>
        <w:pBdr>
          <w:top w:val="nil"/>
          <w:left w:val="nil"/>
          <w:bottom w:val="nil"/>
          <w:right w:val="nil"/>
          <w:between w:val="nil"/>
        </w:pBdr>
      </w:pPr>
      <w:r>
        <w:t>Corresponding author:</w:t>
      </w:r>
    </w:p>
    <w:p w14:paraId="1E884025" w14:textId="6C631F83" w:rsidR="006E4797" w:rsidRPr="00D84C91" w:rsidRDefault="00F55EE1" w:rsidP="00EE14AF">
      <w:pPr>
        <w:pBdr>
          <w:top w:val="nil"/>
          <w:left w:val="nil"/>
          <w:bottom w:val="nil"/>
          <w:right w:val="nil"/>
          <w:between w:val="nil"/>
        </w:pBdr>
      </w:pPr>
      <w:r w:rsidRPr="00A1607B">
        <w:t>Yuhong Wang</w:t>
      </w:r>
      <w:r>
        <w:tab/>
      </w:r>
      <w:r>
        <w:tab/>
        <w:t>(</w:t>
      </w:r>
      <w:r w:rsidR="00EE14AF" w:rsidRPr="00D84C91">
        <w:t>ywang60@uh.edu</w:t>
      </w:r>
      <w:r>
        <w:t>)</w:t>
      </w:r>
    </w:p>
    <w:p w14:paraId="4258BCD6" w14:textId="77777777" w:rsidR="006E4797" w:rsidRPr="00F55EE1" w:rsidRDefault="006E4797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</w:p>
    <w:p w14:paraId="61512F0A" w14:textId="31BCD967" w:rsidR="006E4797" w:rsidRPr="00F55EE1" w:rsidRDefault="00551D82">
      <w:pPr>
        <w:rPr>
          <w:color w:val="808080"/>
        </w:rPr>
      </w:pPr>
      <w:bookmarkStart w:id="2" w:name="kix.dnstqay1kwjl" w:colFirst="0" w:colLast="0"/>
      <w:bookmarkEnd w:id="2"/>
      <w:r w:rsidRPr="00F55EE1">
        <w:rPr>
          <w:b/>
        </w:rPr>
        <w:t>SUMMARY:</w:t>
      </w:r>
    </w:p>
    <w:p w14:paraId="354E6091" w14:textId="71E416A2" w:rsidR="009E22F2" w:rsidRPr="00F55EE1" w:rsidRDefault="009E22F2">
      <w:r w:rsidRPr="00F55EE1">
        <w:t xml:space="preserve">Single molecule </w:t>
      </w:r>
      <w:r w:rsidR="009C0D2C" w:rsidRPr="00F55EE1">
        <w:t>f</w:t>
      </w:r>
      <w:r w:rsidRPr="00F55EE1">
        <w:t xml:space="preserve">luorescence </w:t>
      </w:r>
      <w:r w:rsidR="009C0D2C" w:rsidRPr="00F55EE1">
        <w:t>e</w:t>
      </w:r>
      <w:r w:rsidRPr="00F55EE1">
        <w:t xml:space="preserve">nergy </w:t>
      </w:r>
      <w:r w:rsidR="009C0D2C" w:rsidRPr="00F55EE1">
        <w:t>t</w:t>
      </w:r>
      <w:r w:rsidRPr="00F55EE1">
        <w:t>ransfer</w:t>
      </w:r>
      <w:r w:rsidR="009C0D2C" w:rsidRPr="00F55EE1">
        <w:t xml:space="preserve"> </w:t>
      </w:r>
      <w:r w:rsidR="00734ECF" w:rsidRPr="00F55EE1">
        <w:t xml:space="preserve">is a </w:t>
      </w:r>
      <w:r w:rsidR="009C0D2C" w:rsidRPr="00F55EE1">
        <w:t xml:space="preserve">method </w:t>
      </w:r>
      <w:r w:rsidR="00734ECF" w:rsidRPr="00F55EE1">
        <w:t>that</w:t>
      </w:r>
      <w:r w:rsidR="009C0D2C" w:rsidRPr="00F55EE1">
        <w:t xml:space="preserve"> track</w:t>
      </w:r>
      <w:r w:rsidR="00734ECF" w:rsidRPr="00F55EE1">
        <w:t>s</w:t>
      </w:r>
      <w:r w:rsidR="009C0D2C" w:rsidRPr="00F55EE1">
        <w:t xml:space="preserve"> the tRNA dynamics during ribosomal protein synthesis. By tracking individual ribosomes, inhomogeneous populations </w:t>
      </w:r>
      <w:r w:rsidR="00F664DF" w:rsidRPr="00F55EE1">
        <w:t>are</w:t>
      </w:r>
      <w:r w:rsidR="009C0D2C" w:rsidRPr="00F55EE1">
        <w:t xml:space="preserve"> identified</w:t>
      </w:r>
      <w:r w:rsidR="00BA21B0" w:rsidRPr="00F55EE1">
        <w:t>, which shed light on mechanisms</w:t>
      </w:r>
      <w:r w:rsidR="009C0D2C" w:rsidRPr="00F55EE1">
        <w:t>. This method can be used to track biological conformational changes in general</w:t>
      </w:r>
      <w:r w:rsidR="007020E3" w:rsidRPr="00F55EE1">
        <w:t xml:space="preserve"> to </w:t>
      </w:r>
      <w:r w:rsidR="002747B7" w:rsidRPr="00F55EE1">
        <w:t>reveal dynamic-function relationship</w:t>
      </w:r>
      <w:r w:rsidR="00B57603" w:rsidRPr="00F55EE1">
        <w:t>s</w:t>
      </w:r>
      <w:r w:rsidR="002747B7" w:rsidRPr="00F55EE1">
        <w:t xml:space="preserve"> in </w:t>
      </w:r>
      <w:r w:rsidR="00876A9A" w:rsidRPr="00F55EE1">
        <w:t xml:space="preserve">many other </w:t>
      </w:r>
      <w:r w:rsidR="002747B7" w:rsidRPr="00F55EE1">
        <w:t xml:space="preserve">complexed </w:t>
      </w:r>
      <w:r w:rsidR="00F664DF" w:rsidRPr="00F55EE1">
        <w:t>bio</w:t>
      </w:r>
      <w:r w:rsidR="002747B7" w:rsidRPr="00F55EE1">
        <w:t>systems</w:t>
      </w:r>
      <w:r w:rsidR="007020E3" w:rsidRPr="00F55EE1">
        <w:t xml:space="preserve">. </w:t>
      </w:r>
      <w:r w:rsidR="00B31B81" w:rsidRPr="00F55EE1">
        <w:t xml:space="preserve">Single molecule methods can observe non-rate limiting steps and low-populated key intermediates, which are not accessible by conventional ensemble methods due to </w:t>
      </w:r>
      <w:r w:rsidR="00E22417" w:rsidRPr="00F55EE1">
        <w:t xml:space="preserve">the </w:t>
      </w:r>
      <w:r w:rsidR="00B31B81" w:rsidRPr="00F55EE1">
        <w:t>average effect.</w:t>
      </w:r>
    </w:p>
    <w:p w14:paraId="02866F8C" w14:textId="77777777" w:rsidR="006E4797" w:rsidRPr="00F55EE1" w:rsidRDefault="006E4797">
      <w:pPr>
        <w:rPr>
          <w:color w:val="808080"/>
        </w:rPr>
      </w:pPr>
    </w:p>
    <w:p w14:paraId="7A720A53" w14:textId="5645358B" w:rsidR="006E4797" w:rsidRPr="00F55EE1" w:rsidRDefault="00551D82">
      <w:pPr>
        <w:rPr>
          <w:color w:val="808080"/>
        </w:rPr>
      </w:pPr>
      <w:bookmarkStart w:id="3" w:name="3znysh7" w:colFirst="0" w:colLast="0"/>
      <w:bookmarkEnd w:id="3"/>
      <w:r w:rsidRPr="00F55EE1">
        <w:rPr>
          <w:b/>
        </w:rPr>
        <w:t>ABSTRACT:</w:t>
      </w:r>
    </w:p>
    <w:p w14:paraId="04030267" w14:textId="0B4FAAE8" w:rsidR="006E4797" w:rsidRPr="00F55EE1" w:rsidRDefault="006A794E">
      <w:r w:rsidRPr="00F55EE1">
        <w:t xml:space="preserve">The ribosome is a large ribonucleoprotein complex that </w:t>
      </w:r>
      <w:r w:rsidR="008325F3" w:rsidRPr="00F55EE1">
        <w:t>as</w:t>
      </w:r>
      <w:r w:rsidRPr="00F55EE1">
        <w:t>sembles proteins processively along mRNA templates. The diameter of the ribosome is approximately 20 nm to accommodate large tRNA substrates</w:t>
      </w:r>
      <w:r w:rsidR="00B31B81" w:rsidRPr="00F55EE1">
        <w:t xml:space="preserve"> at the A-, P- and E-sites</w:t>
      </w:r>
      <w:r w:rsidRPr="00F55EE1">
        <w:t>. Consequently, the ribosome dynamics are naturally de</w:t>
      </w:r>
      <w:r w:rsidR="007020E3" w:rsidRPr="00F55EE1">
        <w:t>-</w:t>
      </w:r>
      <w:r w:rsidRPr="00F55EE1">
        <w:t xml:space="preserve">phased </w:t>
      </w:r>
      <w:r w:rsidR="00774CD5" w:rsidRPr="00F55EE1">
        <w:t>quickly</w:t>
      </w:r>
      <w:r w:rsidRPr="00F55EE1">
        <w:t>. Single molecule method can detect each ribosome separately and distinguish inhomogeneous populations, which is essential to reveal the complicated mechanisms</w:t>
      </w:r>
      <w:r w:rsidR="00634AAC" w:rsidRPr="00F55EE1">
        <w:t xml:space="preserve"> of multi-component systems</w:t>
      </w:r>
      <w:r w:rsidRPr="00F55EE1">
        <w:t>. We report the</w:t>
      </w:r>
      <w:r w:rsidR="00634AAC" w:rsidRPr="00F55EE1">
        <w:t xml:space="preserve"> details of</w:t>
      </w:r>
      <w:r w:rsidRPr="00F55EE1">
        <w:t xml:space="preserve"> </w:t>
      </w:r>
      <w:r w:rsidR="00472434" w:rsidRPr="00F55EE1">
        <w:t xml:space="preserve">a </w:t>
      </w:r>
      <w:r w:rsidRPr="00F55EE1">
        <w:t xml:space="preserve">smFRET method </w:t>
      </w:r>
      <w:r w:rsidR="00472434" w:rsidRPr="00F55EE1">
        <w:t xml:space="preserve">based on </w:t>
      </w:r>
      <w:r w:rsidR="00C0506E" w:rsidRPr="00F55EE1">
        <w:t xml:space="preserve">the </w:t>
      </w:r>
      <w:r w:rsidR="00472434" w:rsidRPr="00F55EE1">
        <w:t>Nikon Ti2 invert</w:t>
      </w:r>
      <w:r w:rsidR="00C0506E" w:rsidRPr="00F55EE1">
        <w:t>ed</w:t>
      </w:r>
      <w:r w:rsidR="00472434" w:rsidRPr="00F55EE1">
        <w:t xml:space="preserve"> microscope </w:t>
      </w:r>
      <w:r w:rsidRPr="00F55EE1">
        <w:t xml:space="preserve">to probe the ribosome dynamics between the ribosomal protein L27 and tRNAs. The L27 </w:t>
      </w:r>
      <w:r w:rsidR="00634AAC" w:rsidRPr="00F55EE1">
        <w:t>i</w:t>
      </w:r>
      <w:r w:rsidRPr="00F55EE1">
        <w:t>s labeled at its unique Cys</w:t>
      </w:r>
      <w:r w:rsidR="0064327A" w:rsidRPr="00F55EE1">
        <w:t xml:space="preserve"> 53</w:t>
      </w:r>
      <w:r w:rsidRPr="00F55EE1">
        <w:t xml:space="preserve"> position and reconstituted into</w:t>
      </w:r>
      <w:r w:rsidR="005B6D8B" w:rsidRPr="00F55EE1">
        <w:t xml:space="preserve"> a</w:t>
      </w:r>
      <w:r w:rsidRPr="00F55EE1">
        <w:t xml:space="preserve"> ribosome that </w:t>
      </w:r>
      <w:r w:rsidR="00634AAC" w:rsidRPr="00F55EE1">
        <w:t>i</w:t>
      </w:r>
      <w:r w:rsidRPr="00F55EE1">
        <w:t>s engineered to lack L27. The tRNA</w:t>
      </w:r>
      <w:r w:rsidR="00634AAC" w:rsidRPr="00F55EE1">
        <w:t xml:space="preserve"> is </w:t>
      </w:r>
      <w:r w:rsidRPr="00F55EE1">
        <w:t xml:space="preserve">labeled at its elbow region. </w:t>
      </w:r>
      <w:r w:rsidR="007A3691" w:rsidRPr="00F55EE1">
        <w:t xml:space="preserve">As </w:t>
      </w:r>
      <w:r w:rsidRPr="00F55EE1">
        <w:t xml:space="preserve">the tRNA </w:t>
      </w:r>
      <w:r w:rsidR="00634AAC" w:rsidRPr="00F55EE1">
        <w:t>moves to</w:t>
      </w:r>
      <w:r w:rsidRPr="00F55EE1">
        <w:t xml:space="preserve"> different </w:t>
      </w:r>
      <w:r w:rsidR="00634AAC" w:rsidRPr="00F55EE1">
        <w:t>locations</w:t>
      </w:r>
      <w:r w:rsidRPr="00F55EE1">
        <w:t xml:space="preserve"> inside the ribosome </w:t>
      </w:r>
      <w:r w:rsidR="00634AAC" w:rsidRPr="00F55EE1">
        <w:t xml:space="preserve">during </w:t>
      </w:r>
      <w:r w:rsidR="00FD0315">
        <w:t xml:space="preserve">the </w:t>
      </w:r>
      <w:r w:rsidR="00634AAC" w:rsidRPr="00F55EE1">
        <w:t>elongation cycle</w:t>
      </w:r>
      <w:r w:rsidRPr="00F55EE1">
        <w:t>, such as pre-</w:t>
      </w:r>
      <w:r w:rsidR="00FD0315">
        <w:t xml:space="preserve"> </w:t>
      </w:r>
      <w:r w:rsidRPr="00F55EE1">
        <w:t>and post- translocation, the FRET efficienc</w:t>
      </w:r>
      <w:r w:rsidR="00222940" w:rsidRPr="00F55EE1">
        <w:t>ies</w:t>
      </w:r>
      <w:r w:rsidRPr="00F55EE1">
        <w:t xml:space="preserve"> and dynamics exhibit differences, which </w:t>
      </w:r>
      <w:r w:rsidR="00FD36B3" w:rsidRPr="00F55EE1">
        <w:t>have suggested multiple</w:t>
      </w:r>
      <w:r w:rsidRPr="00F55EE1">
        <w:t xml:space="preserve"> subpopulations. These subpopulation</w:t>
      </w:r>
      <w:r w:rsidR="00FD36B3" w:rsidRPr="00F55EE1">
        <w:t>s are not detectable by ensemble methods</w:t>
      </w:r>
      <w:r w:rsidRPr="00F55EE1">
        <w:t>. The TIRF</w:t>
      </w:r>
      <w:r w:rsidR="00CE7951">
        <w:t>-</w:t>
      </w:r>
      <w:r w:rsidRPr="00F55EE1">
        <w:t xml:space="preserve">based smFRET microscope is built on a manual or motorized inverted microscope, with home-built laser illumination. The ribosome samples </w:t>
      </w:r>
      <w:r w:rsidR="0016461C" w:rsidRPr="00F55EE1">
        <w:t>are</w:t>
      </w:r>
      <w:r w:rsidRPr="00F55EE1">
        <w:t xml:space="preserve"> purified by ultracentrifug</w:t>
      </w:r>
      <w:r w:rsidR="003C7A13">
        <w:t xml:space="preserve">ation, </w:t>
      </w:r>
      <w:r w:rsidRPr="00F55EE1">
        <w:t xml:space="preserve">loaded into a home-built multi-channel sample cell and </w:t>
      </w:r>
      <w:r w:rsidR="003C7A13">
        <w:t xml:space="preserve">then </w:t>
      </w:r>
      <w:r w:rsidRPr="00F55EE1">
        <w:t xml:space="preserve">illuminated via </w:t>
      </w:r>
      <w:r w:rsidR="00FD0315">
        <w:t xml:space="preserve">an </w:t>
      </w:r>
      <w:r w:rsidRPr="00F55EE1">
        <w:t xml:space="preserve">evanescent laser field. The reflection laser spot </w:t>
      </w:r>
      <w:r w:rsidR="0016461C" w:rsidRPr="00F55EE1">
        <w:t>can be</w:t>
      </w:r>
      <w:r w:rsidRPr="00F55EE1">
        <w:t xml:space="preserve"> used to achieve feedback control of perfect focus. The </w:t>
      </w:r>
      <w:r w:rsidR="00D505A3" w:rsidRPr="00F55EE1">
        <w:t xml:space="preserve">fluorescence </w:t>
      </w:r>
      <w:r w:rsidRPr="00F55EE1">
        <w:t xml:space="preserve">signals </w:t>
      </w:r>
      <w:r w:rsidR="00D505A3" w:rsidRPr="00F55EE1">
        <w:t>are</w:t>
      </w:r>
      <w:r w:rsidRPr="00F55EE1">
        <w:t xml:space="preserve"> separated by a </w:t>
      </w:r>
      <w:r w:rsidR="00D505A3" w:rsidRPr="00F55EE1">
        <w:t xml:space="preserve">motorized </w:t>
      </w:r>
      <w:r w:rsidR="0036016A" w:rsidRPr="00F55EE1">
        <w:t>filter</w:t>
      </w:r>
      <w:r w:rsidR="005F6B31" w:rsidRPr="00F55EE1">
        <w:t>-</w:t>
      </w:r>
      <w:r w:rsidR="00D505A3" w:rsidRPr="00F55EE1">
        <w:t>turret</w:t>
      </w:r>
      <w:r w:rsidRPr="00F55EE1">
        <w:t xml:space="preserve"> and collected by</w:t>
      </w:r>
      <w:r w:rsidR="00AC451E" w:rsidRPr="00F55EE1">
        <w:t xml:space="preserve"> two </w:t>
      </w:r>
      <w:r w:rsidR="003C7A13">
        <w:t>d</w:t>
      </w:r>
      <w:r w:rsidRPr="00F55EE1">
        <w:t>igital CMOS camera</w:t>
      </w:r>
      <w:r w:rsidR="00311EAF" w:rsidRPr="00F55EE1">
        <w:t>s</w:t>
      </w:r>
      <w:r w:rsidRPr="00F55EE1">
        <w:t>.</w:t>
      </w:r>
      <w:r w:rsidR="007E436C" w:rsidRPr="00F55EE1">
        <w:t xml:space="preserve"> The intensities are retrieved via </w:t>
      </w:r>
      <w:r w:rsidR="00CE7951">
        <w:t xml:space="preserve">the </w:t>
      </w:r>
      <w:r w:rsidR="00F2066C" w:rsidRPr="00F55EE1">
        <w:t>NIS-</w:t>
      </w:r>
      <w:r w:rsidR="007E436C" w:rsidRPr="00F55EE1">
        <w:t>Element</w:t>
      </w:r>
      <w:r w:rsidR="00F2066C" w:rsidRPr="00F55EE1">
        <w:t>s</w:t>
      </w:r>
      <w:r w:rsidR="007E436C" w:rsidRPr="00F55EE1">
        <w:t xml:space="preserve"> software.</w:t>
      </w:r>
    </w:p>
    <w:p w14:paraId="686ADFF2" w14:textId="77777777" w:rsidR="004C7065" w:rsidRPr="00F55EE1" w:rsidRDefault="004C7065">
      <w:pPr>
        <w:rPr>
          <w:b/>
        </w:rPr>
      </w:pPr>
      <w:bookmarkStart w:id="4" w:name="2et92p0" w:colFirst="0" w:colLast="0"/>
      <w:bookmarkEnd w:id="4"/>
    </w:p>
    <w:p w14:paraId="027FD15C" w14:textId="04A9F104" w:rsidR="006E4797" w:rsidRPr="00F55EE1" w:rsidRDefault="00551D82">
      <w:pPr>
        <w:rPr>
          <w:b/>
        </w:rPr>
      </w:pPr>
      <w:r w:rsidRPr="00F55EE1">
        <w:rPr>
          <w:b/>
        </w:rPr>
        <w:t>INTRODUCTION</w:t>
      </w:r>
      <w:r w:rsidR="00BD1F29" w:rsidRPr="00F55EE1">
        <w:rPr>
          <w:b/>
        </w:rPr>
        <w:t>:</w:t>
      </w:r>
    </w:p>
    <w:p w14:paraId="4C353533" w14:textId="0D071156" w:rsidR="00D3025E" w:rsidRDefault="00720E21">
      <w:pPr>
        <w:rPr>
          <w:bCs/>
        </w:rPr>
      </w:pPr>
      <w:r w:rsidRPr="00F55EE1">
        <w:rPr>
          <w:bCs/>
        </w:rPr>
        <w:t xml:space="preserve">The ribosome is a </w:t>
      </w:r>
      <w:r w:rsidR="00D3025E" w:rsidRPr="00F55EE1">
        <w:rPr>
          <w:bCs/>
        </w:rPr>
        <w:t xml:space="preserve">ø 20 nm </w:t>
      </w:r>
      <w:r w:rsidRPr="00F55EE1">
        <w:rPr>
          <w:bCs/>
        </w:rPr>
        <w:t xml:space="preserve">large ribonucleoprotein complex </w:t>
      </w:r>
      <w:r w:rsidR="00D3025E" w:rsidRPr="00F55EE1">
        <w:rPr>
          <w:bCs/>
        </w:rPr>
        <w:t>of a large</w:t>
      </w:r>
      <w:r w:rsidR="00BA63DB" w:rsidRPr="00F55EE1">
        <w:rPr>
          <w:bCs/>
        </w:rPr>
        <w:t xml:space="preserve"> (50S)</w:t>
      </w:r>
      <w:r w:rsidR="00D3025E" w:rsidRPr="00F55EE1">
        <w:rPr>
          <w:bCs/>
        </w:rPr>
        <w:t xml:space="preserve"> and </w:t>
      </w:r>
      <w:r w:rsidR="00C30400" w:rsidRPr="00F55EE1">
        <w:rPr>
          <w:bCs/>
        </w:rPr>
        <w:t xml:space="preserve">a </w:t>
      </w:r>
      <w:r w:rsidR="00D3025E" w:rsidRPr="00F55EE1">
        <w:rPr>
          <w:bCs/>
        </w:rPr>
        <w:t xml:space="preserve">small </w:t>
      </w:r>
      <w:r w:rsidR="00BA63DB" w:rsidRPr="00F55EE1">
        <w:rPr>
          <w:bCs/>
        </w:rPr>
        <w:t xml:space="preserve">(30S) </w:t>
      </w:r>
      <w:r w:rsidR="00D3025E" w:rsidRPr="00F55EE1">
        <w:rPr>
          <w:bCs/>
        </w:rPr>
        <w:t>subunit</w:t>
      </w:r>
      <w:r w:rsidRPr="00F55EE1">
        <w:rPr>
          <w:bCs/>
        </w:rPr>
        <w:t xml:space="preserve">. It </w:t>
      </w:r>
      <w:r w:rsidR="007A17E8" w:rsidRPr="00F55EE1">
        <w:rPr>
          <w:bCs/>
        </w:rPr>
        <w:t>as</w:t>
      </w:r>
      <w:r w:rsidRPr="00F55EE1">
        <w:rPr>
          <w:bCs/>
        </w:rPr>
        <w:t>sembles long peptides along the mRNA template processively and cooperatively.</w:t>
      </w:r>
      <w:r w:rsidR="00D3025E" w:rsidRPr="00F55EE1">
        <w:rPr>
          <w:bCs/>
        </w:rPr>
        <w:t xml:space="preserve"> </w:t>
      </w:r>
      <w:r w:rsidR="003C7A13">
        <w:rPr>
          <w:bCs/>
        </w:rPr>
        <w:t>T</w:t>
      </w:r>
      <w:r w:rsidR="00D3025E" w:rsidRPr="00F55EE1">
        <w:rPr>
          <w:bCs/>
        </w:rPr>
        <w:t xml:space="preserve">he </w:t>
      </w:r>
      <w:r w:rsidR="00B87680" w:rsidRPr="00F55EE1">
        <w:rPr>
          <w:bCs/>
        </w:rPr>
        <w:t xml:space="preserve">ribosome </w:t>
      </w:r>
      <w:r w:rsidR="00D3025E" w:rsidRPr="00F55EE1">
        <w:rPr>
          <w:bCs/>
        </w:rPr>
        <w:t xml:space="preserve">30S </w:t>
      </w:r>
      <w:r w:rsidR="00700971" w:rsidRPr="00F55EE1">
        <w:rPr>
          <w:bCs/>
        </w:rPr>
        <w:t>binds to the fMet</w:t>
      </w:r>
      <w:r w:rsidR="0072521E" w:rsidRPr="00F55EE1">
        <w:rPr>
          <w:bCs/>
        </w:rPr>
        <w:t>-</w:t>
      </w:r>
      <w:r w:rsidR="00700971" w:rsidRPr="00F55EE1">
        <w:rPr>
          <w:bCs/>
        </w:rPr>
        <w:t>tRNA</w:t>
      </w:r>
      <w:r w:rsidR="0072521E" w:rsidRPr="00F55EE1">
        <w:rPr>
          <w:bCs/>
          <w:vertAlign w:val="superscript"/>
        </w:rPr>
        <w:t>fMet</w:t>
      </w:r>
      <w:r w:rsidR="00700971" w:rsidRPr="00F55EE1">
        <w:rPr>
          <w:bCs/>
        </w:rPr>
        <w:t xml:space="preserve"> and mRNA</w:t>
      </w:r>
      <w:r w:rsidR="003C7A13">
        <w:rPr>
          <w:bCs/>
        </w:rPr>
        <w:t xml:space="preserve"> to start protein synthesis</w:t>
      </w:r>
      <w:r w:rsidR="00700971" w:rsidRPr="00F55EE1">
        <w:rPr>
          <w:bCs/>
        </w:rPr>
        <w:t xml:space="preserve">, </w:t>
      </w:r>
      <w:r w:rsidR="001E43B3" w:rsidRPr="00F55EE1">
        <w:rPr>
          <w:bCs/>
        </w:rPr>
        <w:t xml:space="preserve">and </w:t>
      </w:r>
      <w:r w:rsidR="00700971" w:rsidRPr="00F55EE1">
        <w:rPr>
          <w:bCs/>
        </w:rPr>
        <w:t xml:space="preserve">the 50S </w:t>
      </w:r>
      <w:r w:rsidR="001E43B3" w:rsidRPr="00F55EE1">
        <w:rPr>
          <w:bCs/>
        </w:rPr>
        <w:lastRenderedPageBreak/>
        <w:t xml:space="preserve">then </w:t>
      </w:r>
      <w:r w:rsidR="0072521E" w:rsidRPr="00F55EE1">
        <w:rPr>
          <w:bCs/>
        </w:rPr>
        <w:t>join</w:t>
      </w:r>
      <w:r w:rsidR="00FD0315">
        <w:rPr>
          <w:bCs/>
        </w:rPr>
        <w:t>s</w:t>
      </w:r>
      <w:r w:rsidR="00CE2FE4" w:rsidRPr="00F55EE1">
        <w:rPr>
          <w:bCs/>
        </w:rPr>
        <w:t xml:space="preserve"> to form the 70S initiation complex</w:t>
      </w:r>
      <w:r w:rsidR="00700971" w:rsidRPr="00F55EE1">
        <w:rPr>
          <w:bCs/>
        </w:rPr>
        <w:t>. The tRNAs bring amino acids to the ribosome at the A-site</w:t>
      </w:r>
      <w:r w:rsidR="00B31B81" w:rsidRPr="00F55EE1">
        <w:rPr>
          <w:bCs/>
        </w:rPr>
        <w:t xml:space="preserve"> (aminoacyl- tRNA binding site)</w:t>
      </w:r>
      <w:r w:rsidR="00700971" w:rsidRPr="00F55EE1">
        <w:rPr>
          <w:bCs/>
        </w:rPr>
        <w:t>, while the elongated peptidyl chain is held at the P-site</w:t>
      </w:r>
      <w:r w:rsidR="00B31B81" w:rsidRPr="00F55EE1">
        <w:rPr>
          <w:bCs/>
        </w:rPr>
        <w:t xml:space="preserve"> (peptidyl- tRNA binding site)</w:t>
      </w:r>
      <w:r w:rsidR="00700971" w:rsidRPr="00F55EE1">
        <w:rPr>
          <w:bCs/>
        </w:rPr>
        <w:t>.</w:t>
      </w:r>
      <w:r w:rsidR="002F3FA7" w:rsidRPr="00F55EE1">
        <w:rPr>
          <w:bCs/>
        </w:rPr>
        <w:t xml:space="preserve"> In the pre-translocation complex, the peptidyl chain is transferred to the tRNA</w:t>
      </w:r>
      <w:r w:rsidR="0072521E" w:rsidRPr="00F55EE1">
        <w:rPr>
          <w:bCs/>
        </w:rPr>
        <w:t xml:space="preserve"> at the A-site</w:t>
      </w:r>
      <w:r w:rsidR="00020F72" w:rsidRPr="00F55EE1">
        <w:rPr>
          <w:bCs/>
        </w:rPr>
        <w:t xml:space="preserve"> with</w:t>
      </w:r>
      <w:r w:rsidR="002F3FA7" w:rsidRPr="00F55EE1">
        <w:rPr>
          <w:bCs/>
        </w:rPr>
        <w:t xml:space="preserve"> </w:t>
      </w:r>
      <w:r w:rsidR="00020F72" w:rsidRPr="00F55EE1">
        <w:rPr>
          <w:bCs/>
        </w:rPr>
        <w:t xml:space="preserve">one </w:t>
      </w:r>
      <w:r w:rsidR="002F3FA7" w:rsidRPr="00F55EE1">
        <w:rPr>
          <w:bCs/>
        </w:rPr>
        <w:t xml:space="preserve">amino acid </w:t>
      </w:r>
      <w:r w:rsidR="00020F72" w:rsidRPr="00F55EE1">
        <w:rPr>
          <w:bCs/>
        </w:rPr>
        <w:t>added</w:t>
      </w:r>
      <w:r w:rsidR="00171FB1" w:rsidRPr="00F55EE1">
        <w:rPr>
          <w:bCs/>
        </w:rPr>
        <w:t>. Meanwhile</w:t>
      </w:r>
      <w:r w:rsidR="00D848B2" w:rsidRPr="00F55EE1">
        <w:rPr>
          <w:bCs/>
        </w:rPr>
        <w:t>,</w:t>
      </w:r>
      <w:r w:rsidR="002F3FA7" w:rsidRPr="00F55EE1">
        <w:rPr>
          <w:bCs/>
        </w:rPr>
        <w:t xml:space="preserve"> the P-site tRNA is </w:t>
      </w:r>
      <w:r w:rsidR="00B31B81" w:rsidRPr="00F55EE1">
        <w:rPr>
          <w:bCs/>
        </w:rPr>
        <w:t>deacylated</w:t>
      </w:r>
      <w:r w:rsidR="002F3FA7" w:rsidRPr="00F55EE1">
        <w:rPr>
          <w:bCs/>
        </w:rPr>
        <w:t>. Then</w:t>
      </w:r>
      <w:r w:rsidR="00EB607C">
        <w:rPr>
          <w:bCs/>
        </w:rPr>
        <w:t>,</w:t>
      </w:r>
      <w:r w:rsidR="002F3FA7" w:rsidRPr="00F55EE1">
        <w:rPr>
          <w:bCs/>
        </w:rPr>
        <w:t xml:space="preserve"> the A-, P- tRNAs move to the P-, E- sites to form the post-translocation complex</w:t>
      </w:r>
      <w:r w:rsidR="00B31B81" w:rsidRPr="00F55EE1">
        <w:rPr>
          <w:bCs/>
        </w:rPr>
        <w:t xml:space="preserve">, in which </w:t>
      </w:r>
      <w:r w:rsidR="00D848B2" w:rsidRPr="00F55EE1">
        <w:rPr>
          <w:bCs/>
        </w:rPr>
        <w:t xml:space="preserve">the </w:t>
      </w:r>
      <w:r w:rsidR="00B31B81" w:rsidRPr="00F55EE1">
        <w:rPr>
          <w:bCs/>
        </w:rPr>
        <w:t xml:space="preserve">E-site represents </w:t>
      </w:r>
      <w:r w:rsidR="00D848B2" w:rsidRPr="00F55EE1">
        <w:rPr>
          <w:bCs/>
        </w:rPr>
        <w:t xml:space="preserve">the </w:t>
      </w:r>
      <w:r w:rsidR="00B31B81" w:rsidRPr="00F55EE1">
        <w:rPr>
          <w:bCs/>
        </w:rPr>
        <w:t>tRNA exit site</w:t>
      </w:r>
      <w:r w:rsidR="002F3FA7" w:rsidRPr="00F55EE1">
        <w:rPr>
          <w:bCs/>
        </w:rPr>
        <w:t>.</w:t>
      </w:r>
      <w:r w:rsidR="00C12F0B" w:rsidRPr="00F55EE1">
        <w:rPr>
          <w:bCs/>
        </w:rPr>
        <w:t xml:space="preserve"> In this state, the peptidyl</w:t>
      </w:r>
      <w:r w:rsidR="003740FB" w:rsidRPr="00F55EE1">
        <w:rPr>
          <w:bCs/>
        </w:rPr>
        <w:t xml:space="preserve">-tRNA </w:t>
      </w:r>
      <w:r w:rsidR="00C12F0B" w:rsidRPr="00F55EE1">
        <w:rPr>
          <w:bCs/>
        </w:rPr>
        <w:t>move</w:t>
      </w:r>
      <w:r w:rsidR="003740FB" w:rsidRPr="00F55EE1">
        <w:rPr>
          <w:bCs/>
        </w:rPr>
        <w:t>s</w:t>
      </w:r>
      <w:r w:rsidR="00C12F0B" w:rsidRPr="00F55EE1">
        <w:rPr>
          <w:bCs/>
        </w:rPr>
        <w:t xml:space="preserve"> </w:t>
      </w:r>
      <w:r w:rsidR="003740FB" w:rsidRPr="00F55EE1">
        <w:rPr>
          <w:bCs/>
        </w:rPr>
        <w:t>b</w:t>
      </w:r>
      <w:r w:rsidR="00C12F0B" w:rsidRPr="00F55EE1">
        <w:rPr>
          <w:bCs/>
        </w:rPr>
        <w:t>ack to the P-sit</w:t>
      </w:r>
      <w:r w:rsidR="003740FB" w:rsidRPr="00F55EE1">
        <w:rPr>
          <w:bCs/>
        </w:rPr>
        <w:t>e</w:t>
      </w:r>
      <w:r w:rsidR="009B4713" w:rsidRPr="00F55EE1">
        <w:rPr>
          <w:bCs/>
        </w:rPr>
        <w:t>.</w:t>
      </w:r>
      <w:r w:rsidR="00C12F0B" w:rsidRPr="00F55EE1">
        <w:rPr>
          <w:bCs/>
        </w:rPr>
        <w:t xml:space="preserve"> </w:t>
      </w:r>
      <w:r w:rsidR="009B4713" w:rsidRPr="00F55EE1">
        <w:rPr>
          <w:bCs/>
        </w:rPr>
        <w:t>T</w:t>
      </w:r>
      <w:r w:rsidR="00C12F0B" w:rsidRPr="00F55EE1">
        <w:rPr>
          <w:bCs/>
        </w:rPr>
        <w:t>he elongation cycle continues between the pre-</w:t>
      </w:r>
      <w:r w:rsidR="003C7A13">
        <w:rPr>
          <w:bCs/>
        </w:rPr>
        <w:t xml:space="preserve"> </w:t>
      </w:r>
      <w:r w:rsidR="00C12F0B" w:rsidRPr="00F55EE1">
        <w:rPr>
          <w:bCs/>
        </w:rPr>
        <w:t>and post-conformation</w:t>
      </w:r>
      <w:r w:rsidR="000E6DD1" w:rsidRPr="00F55EE1">
        <w:rPr>
          <w:bCs/>
        </w:rPr>
        <w:t>s</w:t>
      </w:r>
      <w:r w:rsidR="009B4713" w:rsidRPr="00F55EE1">
        <w:rPr>
          <w:bCs/>
        </w:rPr>
        <w:t xml:space="preserve"> while the ribosome translocates </w:t>
      </w:r>
      <w:r w:rsidR="008E2408" w:rsidRPr="00F55EE1">
        <w:rPr>
          <w:bCs/>
        </w:rPr>
        <w:t>on the mRNA, one codon at a time</w:t>
      </w:r>
      <w:r w:rsidR="00EE258A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Ramakrishnan&lt;/Author&gt;&lt;Year&gt;2008&lt;/Year&gt;&lt;RecNum&gt;1840&lt;/RecNum&gt;&lt;DisplayText&gt;&lt;style face="superscript"&gt;1&lt;/style&gt;&lt;/DisplayText&gt;&lt;record&gt;&lt;rec-number&gt;1840&lt;/rec-number&gt;&lt;foreign-keys&gt;&lt;key app="EN" db-id="2dsaf5pw0r5rsuexdt1x202jzesa2zwrezwe" timestamp="1615160957"&gt;1840&lt;/key&gt;&lt;/foreign-keys&gt;&lt;ref-type name="Journal Article"&gt;17&lt;/ref-type&gt;&lt;contributors&gt;&lt;authors&gt;&lt;author&gt;Ramakrishnan, V.&lt;/author&gt;&lt;/authors&gt;&lt;/contributors&gt;&lt;auth-address&gt;MRC Laboratory of Molecular Biology, Hills Road, Cambridge. ramak@mrc-lmb.cam.ac.uk&lt;/auth-address&gt;&lt;titles&gt;&lt;title&gt;What we have learned from ribosome structures&lt;/title&gt;&lt;secondary-title&gt;Biochem Soc Trans&lt;/secondary-title&gt;&lt;/titles&gt;&lt;periodical&gt;&lt;full-title&gt;Biochem Soc Trans&lt;/full-title&gt;&lt;/periodical&gt;&lt;pages&gt;567-74&lt;/pages&gt;&lt;volume&gt;36&lt;/volume&gt;&lt;number&gt;Pt 4&lt;/number&gt;&lt;edition&gt;2008/07/18&lt;/edition&gt;&lt;keywords&gt;&lt;keyword&gt;Anti-Bacterial Agents/chemistry&lt;/keyword&gt;&lt;keyword&gt;Peptidyl Transferases/metabolism&lt;/keyword&gt;&lt;keyword&gt;Protein Binding&lt;/keyword&gt;&lt;keyword&gt;RNA, Messenger/genetics&lt;/keyword&gt;&lt;keyword&gt;Ribosomes/*chemistry/*metabolism&lt;/keyword&gt;&lt;/keywords&gt;&lt;dates&gt;&lt;year&gt;2008&lt;/year&gt;&lt;pub-dates&gt;&lt;date&gt;Aug&lt;/date&gt;&lt;/pub-dates&gt;&lt;/dates&gt;&lt;isbn&gt;0300-5127 (Print)&amp;#xD;0300-5127 (Linking)&lt;/isbn&gt;&lt;accession-num&gt;18631119&lt;/accession-num&gt;&lt;urls&gt;&lt;related-urls&gt;&lt;url&gt;https://www.ncbi.nlm.nih.gov/pubmed/18631119&lt;/url&gt;&lt;/related-urls&gt;&lt;/urls&gt;&lt;electronic-resource-num&gt;10.1042/BST0360567&lt;/electronic-resource-num&gt;&lt;/record&gt;&lt;/Cite&gt;&lt;/EndNote&gt;</w:instrText>
      </w:r>
      <w:r w:rsidR="00EE258A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1</w:t>
      </w:r>
      <w:r w:rsidR="00EE258A" w:rsidRPr="00D84C91">
        <w:rPr>
          <w:bCs/>
        </w:rPr>
        <w:fldChar w:fldCharType="end"/>
      </w:r>
      <w:r w:rsidR="003C7A13">
        <w:rPr>
          <w:bCs/>
        </w:rPr>
        <w:t>. T</w:t>
      </w:r>
      <w:r w:rsidR="00225DF4" w:rsidRPr="00F55EE1">
        <w:rPr>
          <w:bCs/>
        </w:rPr>
        <w:t>he ribosome is highly</w:t>
      </w:r>
      <w:r w:rsidRPr="00F55EE1">
        <w:rPr>
          <w:bCs/>
        </w:rPr>
        <w:t xml:space="preserve"> </w:t>
      </w:r>
      <w:r w:rsidR="00A25C3E" w:rsidRPr="00F55EE1">
        <w:rPr>
          <w:bCs/>
        </w:rPr>
        <w:t>coordinative of different function</w:t>
      </w:r>
      <w:r w:rsidR="000C3DF7" w:rsidRPr="00F55EE1">
        <w:rPr>
          <w:bCs/>
        </w:rPr>
        <w:t>al</w:t>
      </w:r>
      <w:r w:rsidR="00A25C3E" w:rsidRPr="00F55EE1">
        <w:rPr>
          <w:bCs/>
        </w:rPr>
        <w:t xml:space="preserve"> sites</w:t>
      </w:r>
      <w:r w:rsidR="003C7A13">
        <w:rPr>
          <w:bCs/>
        </w:rPr>
        <w:t xml:space="preserve"> t</w:t>
      </w:r>
      <w:r w:rsidR="003C7A13" w:rsidRPr="00F55EE1">
        <w:rPr>
          <w:bCs/>
        </w:rPr>
        <w:t>o make this process efficient and accurate</w:t>
      </w:r>
      <w:r w:rsidR="0046035D" w:rsidRPr="00F55EE1">
        <w:rPr>
          <w:bCs/>
        </w:rPr>
        <w:t>, such as inter-subunit ratcheting</w:t>
      </w:r>
      <w:r w:rsidR="00B31C28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Frank&lt;/Author&gt;&lt;Year&gt;2000&lt;/Year&gt;&lt;RecNum&gt;30&lt;/RecNum&gt;&lt;DisplayText&gt;&lt;style face="superscript"&gt;2&lt;/style&gt;&lt;/DisplayText&gt;&lt;record&gt;&lt;rec-number&gt;30&lt;/rec-number&gt;&lt;foreign-keys&gt;&lt;key app="EN" db-id="2dsaf5pw0r5rsuexdt1x202jzesa2zwrezwe" timestamp="0"&gt;30&lt;/key&gt;&lt;/foreign-keys&gt;&lt;ref-type name="Journal Article"&gt;17&lt;/ref-type&gt;&lt;contributors&gt;&lt;authors&gt;&lt;author&gt;Frank, J.&lt;/author&gt;&lt;author&gt;Agrawal, R. K.&lt;/author&gt;&lt;/authors&gt;&lt;/contributors&gt;&lt;auth-address&gt;Howard Hughes Medical Institute, Health Research Incorporated at the Wadsworth Center, and Department of Biomedical Sciences, State University of New York at Albany, 12201-0509, USA.&lt;/auth-address&gt;&lt;titles&gt;&lt;title&gt;A ratchet-like inter-subunit reorganization of the ribosome during translocation&lt;/title&gt;&lt;secondary-title&gt;Nature&lt;/secondary-title&gt;&lt;/titles&gt;&lt;periodical&gt;&lt;full-title&gt;Nature&lt;/full-title&gt;&lt;abbr-1&gt;Nature&lt;/abbr-1&gt;&lt;abbr-2&gt;Nature&lt;/abbr-2&gt;&lt;/periodical&gt;&lt;pages&gt;318-22&lt;/pages&gt;&lt;volume&gt;406&lt;/volume&gt;&lt;number&gt;6793&lt;/number&gt;&lt;keywords&gt;&lt;keyword&gt;Biological Transport&lt;/keyword&gt;&lt;keyword&gt;Cryoelectron Microscopy&lt;/keyword&gt;&lt;keyword&gt;Escherichia coli&lt;/keyword&gt;&lt;keyword&gt;Guanosine Triphosphate/metabolism&lt;/keyword&gt;&lt;keyword&gt;Hydrolysis&lt;/keyword&gt;&lt;keyword&gt;Macromolecular Substances&lt;/keyword&gt;&lt;keyword&gt;Models, Molecular&lt;/keyword&gt;&lt;keyword&gt;Molecular Conformation&lt;/keyword&gt;&lt;keyword&gt;Peptide Elongation Factor G/metabolism&lt;/keyword&gt;&lt;keyword&gt;RNA, Messenger/metabolism&lt;/keyword&gt;&lt;keyword&gt;RNA, Transfer/metabolism&lt;/keyword&gt;&lt;keyword&gt;Research Support, U.S. Gov&amp;apos;t, P.H.S.&lt;/keyword&gt;&lt;keyword&gt;Ribosomes/chemistry/metabolism/*ultrastructure&lt;/keyword&gt;&lt;/keywords&gt;&lt;dates&gt;&lt;year&gt;2000&lt;/year&gt;&lt;pub-dates&gt;&lt;date&gt;Jul 20&lt;/date&gt;&lt;/pub-dates&gt;&lt;/dates&gt;&lt;accession-num&gt;10917535&lt;/accession-num&gt;&lt;urls&gt;&lt;related-urls&gt;&lt;url&gt;http://www.ncbi.nlm.nih.gov/entrez/query.fcgi?cmd=Retrieve&amp;amp;db=PubMed&amp;amp;dopt=Citation&amp;amp;list_uids=10917535&lt;/url&gt;&lt;/related-urls&gt;&lt;/urls&gt;&lt;/record&gt;&lt;/Cite&gt;&lt;/EndNote&gt;</w:instrText>
      </w:r>
      <w:r w:rsidR="00B31C28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2</w:t>
      </w:r>
      <w:r w:rsidR="00B31C28" w:rsidRPr="00D84C91">
        <w:rPr>
          <w:bCs/>
        </w:rPr>
        <w:fldChar w:fldCharType="end"/>
      </w:r>
      <w:r w:rsidR="003C7A13">
        <w:rPr>
          <w:bCs/>
        </w:rPr>
        <w:t>,</w:t>
      </w:r>
      <w:r w:rsidR="0046035D" w:rsidRPr="00F55EE1">
        <w:rPr>
          <w:bCs/>
        </w:rPr>
        <w:t xml:space="preserve"> tRNA hybrid</w:t>
      </w:r>
      <w:r w:rsidR="00211A60" w:rsidRPr="00F55EE1">
        <w:rPr>
          <w:bCs/>
        </w:rPr>
        <w:t>i</w:t>
      </w:r>
      <w:r w:rsidR="0046035D" w:rsidRPr="00F55EE1">
        <w:rPr>
          <w:bCs/>
        </w:rPr>
        <w:t xml:space="preserve">zation </w:t>
      </w:r>
      <w:r w:rsidR="000C3DF7" w:rsidRPr="00F55EE1">
        <w:rPr>
          <w:bCs/>
        </w:rPr>
        <w:t>fluctuation</w:t>
      </w:r>
      <w:r w:rsidR="00FF393D" w:rsidRPr="00F55EE1">
        <w:rPr>
          <w:bCs/>
        </w:rPr>
        <w:t>s</w:t>
      </w:r>
      <w:r w:rsidR="00B31C28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Moazed&lt;/Author&gt;&lt;Year&gt;1989&lt;/Year&gt;&lt;RecNum&gt;280&lt;/RecNum&gt;&lt;DisplayText&gt;&lt;style face="superscript"&gt;3&lt;/style&gt;&lt;/DisplayText&gt;&lt;record&gt;&lt;rec-number&gt;280&lt;/rec-number&gt;&lt;foreign-keys&gt;&lt;key app="EN" db-id="2dsaf5pw0r5rsuexdt1x202jzesa2zwrezwe" timestamp="0"&gt;280&lt;/key&gt;&lt;/foreign-keys&gt;&lt;ref-type name="Journal Article"&gt;17&lt;/ref-type&gt;&lt;contributors&gt;&lt;authors&gt;&lt;author&gt;Moazed, D.&lt;/author&gt;&lt;author&gt;Noller, H. F.&lt;/author&gt;&lt;/authors&gt;&lt;/contributors&gt;&lt;auth-address&gt;Thimann Laboratory, University of California, Santa Cruz 95064.&lt;/auth-address&gt;&lt;titles&gt;&lt;title&gt;Intermediate states in the movement of transfer RNA in the ribosome&lt;/title&gt;&lt;secondary-title&gt;Nature&lt;/secondary-title&gt;&lt;/titles&gt;&lt;periodical&gt;&lt;full-title&gt;Nature&lt;/full-title&gt;&lt;abbr-1&gt;Nature&lt;/abbr-1&gt;&lt;abbr-2&gt;Nature&lt;/abbr-2&gt;&lt;/periodical&gt;&lt;pages&gt;142-8&lt;/pages&gt;&lt;volume&gt;342&lt;/volume&gt;&lt;number&gt;6246&lt;/number&gt;&lt;keywords&gt;&lt;keyword&gt;Binding Sites&lt;/keyword&gt;&lt;keyword&gt;Escherichia coli/metabolism&lt;/keyword&gt;&lt;keyword&gt;*Peptide Chain Elongation, Translational&lt;/keyword&gt;&lt;keyword&gt;Peptide Elongation Factors/metabolism&lt;/keyword&gt;&lt;keyword&gt;Puromycin/metabolism&lt;/keyword&gt;&lt;keyword&gt;RNA, Messenger/*metabolism&lt;/keyword&gt;&lt;keyword&gt;RNA, Transfer/*metabolism&lt;/keyword&gt;&lt;keyword&gt;RNA, Transfer, Amino Acyl/metabolism&lt;/keyword&gt;&lt;keyword&gt;Research Support, U.S. Gov&amp;apos;t, P.H.S.&lt;/keyword&gt;&lt;keyword&gt;Ribosomes/*metabolism&lt;/keyword&gt;&lt;/keywords&gt;&lt;dates&gt;&lt;year&gt;1989&lt;/year&gt;&lt;pub-dates&gt;&lt;date&gt;Nov 9&lt;/date&gt;&lt;/pub-dates&gt;&lt;/dates&gt;&lt;accession-num&gt;2682263&lt;/accession-num&gt;&lt;urls&gt;&lt;related-urls&gt;&lt;url&gt;http://www.ncbi.nlm.nih.gov/entrez/query.fcgi?cmd=Retrieve&amp;amp;db=PubMed&amp;amp;dopt=Citation&amp;amp;list_uids=2682263&lt;/url&gt;&lt;/related-urls&gt;&lt;/urls&gt;&lt;/record&gt;&lt;/Cite&gt;&lt;/EndNote&gt;</w:instrText>
      </w:r>
      <w:r w:rsidR="00B31C28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3</w:t>
      </w:r>
      <w:r w:rsidR="00B31C28" w:rsidRPr="00D84C91">
        <w:rPr>
          <w:bCs/>
        </w:rPr>
        <w:fldChar w:fldCharType="end"/>
      </w:r>
      <w:r w:rsidR="003C7A13">
        <w:rPr>
          <w:bCs/>
        </w:rPr>
        <w:t>,</w:t>
      </w:r>
      <w:r w:rsidR="0046035D" w:rsidRPr="00F55EE1">
        <w:rPr>
          <w:bCs/>
        </w:rPr>
        <w:t xml:space="preserve"> GTPase activation</w:t>
      </w:r>
      <w:r w:rsidR="00583070" w:rsidRPr="00F55EE1">
        <w:rPr>
          <w:bCs/>
        </w:rPr>
        <w:t>s</w:t>
      </w:r>
      <w:r w:rsidR="00B31C28" w:rsidRPr="00D84C91">
        <w:rPr>
          <w:bCs/>
          <w:lang w:val="fr-FR"/>
        </w:rPr>
        <w:fldChar w:fldCharType="begin">
          <w:fldData xml:space="preserve">PEVuZE5vdGU+PENpdGU+PEF1dGhvcj5TY2htZWluZzwvQXV0aG9yPjxZZWFyPjIwMDk8L1llYXI+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</w:fldData>
        </w:fldChar>
      </w:r>
      <w:r w:rsidR="00181673" w:rsidRPr="00F55EE1">
        <w:rPr>
          <w:bCs/>
        </w:rPr>
        <w:instrText xml:space="preserve"> ADDIN EN.CITE </w:instrText>
      </w:r>
      <w:r w:rsidR="00181673" w:rsidRPr="00D84C91">
        <w:rPr>
          <w:bCs/>
          <w:lang w:val="fr-FR"/>
        </w:rPr>
        <w:fldChar w:fldCharType="begin">
          <w:fldData xml:space="preserve">PEVuZE5vdGU+PENpdGU+PEF1dGhvcj5TY2htZWluZzwvQXV0aG9yPjxZZWFyPjIwMDk8L1llYXI+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</w:fldData>
        </w:fldChar>
      </w:r>
      <w:r w:rsidR="00181673" w:rsidRPr="00F55EE1">
        <w:rPr>
          <w:bCs/>
        </w:rPr>
        <w:instrText xml:space="preserve"> ADDIN EN.CITE.DATA </w:instrText>
      </w:r>
      <w:r w:rsidR="00181673" w:rsidRPr="00D84C91">
        <w:rPr>
          <w:bCs/>
          <w:lang w:val="fr-FR"/>
        </w:rPr>
      </w:r>
      <w:r w:rsidR="00181673" w:rsidRPr="00D84C91">
        <w:rPr>
          <w:bCs/>
          <w:lang w:val="fr-FR"/>
        </w:rPr>
        <w:fldChar w:fldCharType="end"/>
      </w:r>
      <w:r w:rsidR="00B31C28" w:rsidRPr="00D84C91">
        <w:rPr>
          <w:bCs/>
          <w:lang w:val="fr-FR"/>
        </w:rPr>
      </w:r>
      <w:r w:rsidR="00B31C28" w:rsidRPr="00D84C91">
        <w:rPr>
          <w:bCs/>
          <w:lang w:val="fr-FR"/>
        </w:rPr>
        <w:fldChar w:fldCharType="separate"/>
      </w:r>
      <w:r w:rsidR="00181673" w:rsidRPr="00F55EE1">
        <w:rPr>
          <w:bCs/>
          <w:noProof/>
          <w:vertAlign w:val="superscript"/>
        </w:rPr>
        <w:t>4</w:t>
      </w:r>
      <w:r w:rsidR="00B31C28" w:rsidRPr="00D84C91">
        <w:rPr>
          <w:bCs/>
          <w:lang w:val="fr-FR"/>
        </w:rPr>
        <w:fldChar w:fldCharType="end"/>
      </w:r>
      <w:r w:rsidR="003C7A13" w:rsidRPr="00E016FE">
        <w:rPr>
          <w:bCs/>
        </w:rPr>
        <w:t>,</w:t>
      </w:r>
      <w:r w:rsidR="0046035D" w:rsidRPr="00F55EE1">
        <w:rPr>
          <w:bCs/>
        </w:rPr>
        <w:t xml:space="preserve"> L1 stalk </w:t>
      </w:r>
      <w:r w:rsidR="00DC44D0" w:rsidRPr="00F55EE1">
        <w:rPr>
          <w:bCs/>
        </w:rPr>
        <w:t>opening-closing</w:t>
      </w:r>
      <w:r w:rsidR="006976A9" w:rsidRPr="00D84C91">
        <w:rPr>
          <w:bCs/>
          <w:lang w:val="fr-FR"/>
        </w:rPr>
        <w:fldChar w:fldCharType="begin">
          <w:fldData xml:space="preserve">PEVuZE5vdGU+PENpdGU+PEF1dGhvcj5WYWxsZTwvQXV0aG9yPjxZZWFyPjIwMDM8L1llYXI+PFJl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</w:fldData>
        </w:fldChar>
      </w:r>
      <w:r w:rsidR="00181673" w:rsidRPr="00F55EE1">
        <w:rPr>
          <w:bCs/>
        </w:rPr>
        <w:instrText xml:space="preserve"> ADDIN EN.CITE </w:instrText>
      </w:r>
      <w:r w:rsidR="00181673" w:rsidRPr="00D84C91">
        <w:rPr>
          <w:bCs/>
          <w:lang w:val="fr-FR"/>
        </w:rPr>
        <w:fldChar w:fldCharType="begin">
          <w:fldData xml:space="preserve">PEVuZE5vdGU+PENpdGU+PEF1dGhvcj5WYWxsZTwvQXV0aG9yPjxZZWFyPjIwMDM8L1llYXI+PFJl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</w:fldData>
        </w:fldChar>
      </w:r>
      <w:r w:rsidR="00181673" w:rsidRPr="00F55EE1">
        <w:rPr>
          <w:bCs/>
        </w:rPr>
        <w:instrText xml:space="preserve"> ADDIN EN.CITE.DATA </w:instrText>
      </w:r>
      <w:r w:rsidR="00181673" w:rsidRPr="00D84C91">
        <w:rPr>
          <w:bCs/>
          <w:lang w:val="fr-FR"/>
        </w:rPr>
      </w:r>
      <w:r w:rsidR="00181673" w:rsidRPr="00D84C91">
        <w:rPr>
          <w:bCs/>
          <w:lang w:val="fr-FR"/>
        </w:rPr>
        <w:fldChar w:fldCharType="end"/>
      </w:r>
      <w:r w:rsidR="006976A9" w:rsidRPr="00D84C91">
        <w:rPr>
          <w:bCs/>
          <w:lang w:val="fr-FR"/>
        </w:rPr>
      </w:r>
      <w:r w:rsidR="006976A9" w:rsidRPr="00D84C91">
        <w:rPr>
          <w:bCs/>
          <w:lang w:val="fr-FR"/>
        </w:rPr>
        <w:fldChar w:fldCharType="separate"/>
      </w:r>
      <w:r w:rsidR="00181673" w:rsidRPr="00F55EE1">
        <w:rPr>
          <w:bCs/>
          <w:noProof/>
          <w:vertAlign w:val="superscript"/>
        </w:rPr>
        <w:t>5</w:t>
      </w:r>
      <w:r w:rsidR="006976A9" w:rsidRPr="00D84C91">
        <w:rPr>
          <w:bCs/>
          <w:lang w:val="fr-FR"/>
        </w:rPr>
        <w:fldChar w:fldCharType="end"/>
      </w:r>
      <w:r w:rsidR="003C7A13" w:rsidRPr="00E016FE">
        <w:rPr>
          <w:bCs/>
        </w:rPr>
        <w:t>,</w:t>
      </w:r>
      <w:r w:rsidR="003C7A13">
        <w:rPr>
          <w:bCs/>
        </w:rPr>
        <w:t xml:space="preserve"> </w:t>
      </w:r>
      <w:r w:rsidR="0046035D" w:rsidRPr="00F55EE1">
        <w:rPr>
          <w:bCs/>
        </w:rPr>
        <w:t>etc</w:t>
      </w:r>
      <w:r w:rsidR="004760B2" w:rsidRPr="00F55EE1">
        <w:rPr>
          <w:bCs/>
        </w:rPr>
        <w:t>. Consequently,</w:t>
      </w:r>
      <w:r w:rsidR="009D516E" w:rsidRPr="00F55EE1">
        <w:rPr>
          <w:bCs/>
        </w:rPr>
        <w:t xml:space="preserve"> </w:t>
      </w:r>
      <w:r w:rsidR="007A17E8" w:rsidRPr="00F55EE1">
        <w:rPr>
          <w:bCs/>
        </w:rPr>
        <w:t>ribosome</w:t>
      </w:r>
      <w:r w:rsidR="009D516E" w:rsidRPr="00F55EE1">
        <w:rPr>
          <w:bCs/>
        </w:rPr>
        <w:t>s</w:t>
      </w:r>
      <w:r w:rsidR="007A17E8" w:rsidRPr="00F55EE1">
        <w:rPr>
          <w:bCs/>
        </w:rPr>
        <w:t xml:space="preserve"> </w:t>
      </w:r>
      <w:r w:rsidR="00211A60" w:rsidRPr="00F55EE1">
        <w:rPr>
          <w:bCs/>
        </w:rPr>
        <w:t>quick</w:t>
      </w:r>
      <w:r w:rsidR="009D516E" w:rsidRPr="00F55EE1">
        <w:rPr>
          <w:bCs/>
        </w:rPr>
        <w:t>ly</w:t>
      </w:r>
      <w:r w:rsidR="00211A60" w:rsidRPr="00F55EE1">
        <w:rPr>
          <w:bCs/>
        </w:rPr>
        <w:t xml:space="preserve"> de</w:t>
      </w:r>
      <w:r w:rsidR="009D516E" w:rsidRPr="00F55EE1">
        <w:rPr>
          <w:bCs/>
        </w:rPr>
        <w:t>-</w:t>
      </w:r>
      <w:r w:rsidR="00211A60" w:rsidRPr="00F55EE1">
        <w:rPr>
          <w:bCs/>
        </w:rPr>
        <w:t>phas</w:t>
      </w:r>
      <w:r w:rsidR="009D516E" w:rsidRPr="00F55EE1">
        <w:rPr>
          <w:bCs/>
        </w:rPr>
        <w:t>e</w:t>
      </w:r>
      <w:r w:rsidR="009E13A5" w:rsidRPr="00F55EE1">
        <w:rPr>
          <w:bCs/>
        </w:rPr>
        <w:t xml:space="preserve"> because every molecule moves </w:t>
      </w:r>
      <w:r w:rsidR="003C7A13">
        <w:rPr>
          <w:bCs/>
        </w:rPr>
        <w:t>at</w:t>
      </w:r>
      <w:r w:rsidR="003C7A13" w:rsidRPr="00F55EE1">
        <w:rPr>
          <w:bCs/>
        </w:rPr>
        <w:t xml:space="preserve"> </w:t>
      </w:r>
      <w:r w:rsidR="009E13A5" w:rsidRPr="00F55EE1">
        <w:rPr>
          <w:bCs/>
        </w:rPr>
        <w:t>its own pace</w:t>
      </w:r>
      <w:r w:rsidR="007A17E8" w:rsidRPr="00F55EE1">
        <w:rPr>
          <w:bCs/>
        </w:rPr>
        <w:t xml:space="preserve">. </w:t>
      </w:r>
      <w:r w:rsidR="00853B36" w:rsidRPr="00F55EE1">
        <w:rPr>
          <w:bCs/>
        </w:rPr>
        <w:t>The</w:t>
      </w:r>
      <w:r w:rsidR="007A17E8" w:rsidRPr="00F55EE1">
        <w:rPr>
          <w:bCs/>
        </w:rPr>
        <w:t xml:space="preserve"> conventional methods can only deduce </w:t>
      </w:r>
      <w:r w:rsidR="00CF04FF" w:rsidRPr="00F55EE1">
        <w:rPr>
          <w:bCs/>
        </w:rPr>
        <w:t>apparent average parameters, but low-populat</w:t>
      </w:r>
      <w:r w:rsidR="001766A2" w:rsidRPr="00F55EE1">
        <w:rPr>
          <w:bCs/>
        </w:rPr>
        <w:t xml:space="preserve">ed </w:t>
      </w:r>
      <w:r w:rsidR="00CF04FF" w:rsidRPr="00F55EE1">
        <w:rPr>
          <w:bCs/>
        </w:rPr>
        <w:t xml:space="preserve">or short-lived species will be </w:t>
      </w:r>
      <w:r w:rsidR="00853B36" w:rsidRPr="00F55EE1">
        <w:rPr>
          <w:bCs/>
        </w:rPr>
        <w:t>masked in the average effect</w:t>
      </w:r>
      <w:r w:rsidR="00C84A37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Gromadski&lt;/Author&gt;&lt;Year&gt;2004&lt;/Year&gt;&lt;RecNum&gt;1850&lt;/RecNum&gt;&lt;DisplayText&gt;&lt;style face="superscript"&gt;6&lt;/style&gt;&lt;/DisplayText&gt;&lt;record&gt;&lt;rec-number&gt;1850&lt;/rec-number&gt;&lt;foreign-keys&gt;&lt;key app="EN" db-id="2dsaf5pw0r5rsuexdt1x202jzesa2zwrezwe" timestamp="1615162762"&gt;1850&lt;/key&gt;&lt;/foreign-keys&gt;&lt;ref-type name="Journal Article"&gt;17&lt;/ref-type&gt;&lt;contributors&gt;&lt;authors&gt;&lt;author&gt;Gromadski, K. B.&lt;/author&gt;&lt;author&gt;Rodnina, M. V.&lt;/author&gt;&lt;/authors&gt;&lt;/contributors&gt;&lt;auth-address&gt;Institute of Physical Biochemistry, University of Witten/Herdecke, D-58448 Witten, Germany.&lt;/auth-address&gt;&lt;titles&gt;&lt;title&gt;Kinetic determinants of high-fidelity tRNA discrimination on the ribosome&lt;/title&gt;&lt;secondary-title&gt;Mol Cell&lt;/secondary-title&gt;&lt;/titles&gt;&lt;periodical&gt;&lt;full-title&gt;Mol Cell&lt;/full-title&gt;&lt;/periodical&gt;&lt;pages&gt;191-200&lt;/pages&gt;&lt;volume&gt;13&lt;/volume&gt;&lt;number&gt;2&lt;/number&gt;&lt;edition&gt;2004/02/05&lt;/edition&gt;&lt;keywords&gt;&lt;keyword&gt;Binding Sites&lt;/keyword&gt;&lt;keyword&gt;Codon&lt;/keyword&gt;&lt;keyword&gt;Escherichia coli/metabolism&lt;/keyword&gt;&lt;keyword&gt;GTP Phosphohydrolases/metabolism&lt;/keyword&gt;&lt;keyword&gt;Guanosine Triphosphate/metabolism&lt;/keyword&gt;&lt;keyword&gt;Hydrolysis&lt;/keyword&gt;&lt;keyword&gt;Kinetics&lt;/keyword&gt;&lt;keyword&gt;Models, Biological&lt;/keyword&gt;&lt;keyword&gt;Models, Genetic&lt;/keyword&gt;&lt;keyword&gt;Peptide Elongation Factor Tu/metabolism&lt;/keyword&gt;&lt;keyword&gt;Protein Binding&lt;/keyword&gt;&lt;keyword&gt;RNA, Messenger/metabolism&lt;/keyword&gt;&lt;keyword&gt;RNA, Transfer/*chemistry/metabolism&lt;/keyword&gt;&lt;keyword&gt;RNA, Transfer, Amino Acyl/chemistry&lt;/keyword&gt;&lt;keyword&gt;Ribosomes/*metabolism&lt;/keyword&gt;&lt;keyword&gt;Thermodynamics&lt;/keyword&gt;&lt;keyword&gt;Time Factors&lt;/keyword&gt;&lt;/keywords&gt;&lt;dates&gt;&lt;year&gt;2004&lt;/year&gt;&lt;pub-dates&gt;&lt;date&gt;Jan 30&lt;/date&gt;&lt;/pub-dates&gt;&lt;/dates&gt;&lt;isbn&gt;1097-2765 (Print)&amp;#xD;1097-2765 (Linking)&lt;/isbn&gt;&lt;accession-num&gt;14759365&lt;/accession-num&gt;&lt;urls&gt;&lt;related-urls&gt;&lt;url&gt;https://www.ncbi.nlm.nih.gov/pubmed/14759365&lt;/url&gt;&lt;/related-urls&gt;&lt;/urls&gt;&lt;electronic-resource-num&gt;10.1016/s1097-2765(04)00005-x&lt;/electronic-resource-num&gt;&lt;/record&gt;&lt;/Cite&gt;&lt;/EndNote&gt;</w:instrText>
      </w:r>
      <w:r w:rsidR="00C84A37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6</w:t>
      </w:r>
      <w:r w:rsidR="00C84A37" w:rsidRPr="00D84C91">
        <w:rPr>
          <w:bCs/>
        </w:rPr>
        <w:fldChar w:fldCharType="end"/>
      </w:r>
      <w:r w:rsidR="003C7A13">
        <w:rPr>
          <w:bCs/>
        </w:rPr>
        <w:t>.</w:t>
      </w:r>
      <w:r w:rsidR="007769CB" w:rsidRPr="00F55EE1">
        <w:rPr>
          <w:bCs/>
        </w:rPr>
        <w:t xml:space="preserve"> Single molecule method can break this limitation by detecting each ribosome individually, then </w:t>
      </w:r>
      <w:r w:rsidR="009E102D" w:rsidRPr="00F55EE1">
        <w:rPr>
          <w:bCs/>
        </w:rPr>
        <w:t xml:space="preserve">identify different </w:t>
      </w:r>
      <w:r w:rsidR="001766A2" w:rsidRPr="00F55EE1">
        <w:rPr>
          <w:bCs/>
        </w:rPr>
        <w:t xml:space="preserve">species </w:t>
      </w:r>
      <w:r w:rsidR="009E102D" w:rsidRPr="00F55EE1">
        <w:rPr>
          <w:bCs/>
        </w:rPr>
        <w:t xml:space="preserve">via statistical </w:t>
      </w:r>
      <w:r w:rsidR="00477DC1" w:rsidRPr="00F55EE1">
        <w:rPr>
          <w:bCs/>
        </w:rPr>
        <w:t>re</w:t>
      </w:r>
      <w:r w:rsidR="009E102D" w:rsidRPr="00F55EE1">
        <w:rPr>
          <w:bCs/>
        </w:rPr>
        <w:t>construction</w:t>
      </w:r>
      <w:r w:rsidR="00987BCB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Blanchard&lt;/Author&gt;&lt;Year&gt;2004&lt;/Year&gt;&lt;RecNum&gt;760&lt;/RecNum&gt;&lt;DisplayText&gt;&lt;style face="superscript"&gt;7&lt;/style&gt;&lt;/DisplayText&gt;&lt;record&gt;&lt;rec-number&gt;760&lt;/rec-number&gt;&lt;foreign-keys&gt;&lt;key app="EN" db-id="2dsaf5pw0r5rsuexdt1x202jzesa2zwrezwe" timestamp="0"&gt;760&lt;/key&gt;&lt;/foreign-keys&gt;&lt;ref-type name="Journal Article"&gt;17&lt;/ref-type&gt;&lt;contributors&gt;&lt;authors&gt;&lt;author&gt;Blanchard, S. C.&lt;/author&gt;&lt;author&gt;Kim, H. D.&lt;/author&gt;&lt;author&gt;Gonzalez, R. L., Jr.&lt;/author&gt;&lt;author&gt;Puglisi, J. D.&lt;/author&gt;&lt;author&gt;Chu, S.&lt;/author&gt;&lt;/authors&gt;&lt;/contributors&gt;&lt;auth-address&gt;Department of Physics and Applied Physics, Stanford University, Stanford, CA 94305-4060, USA.&lt;/auth-address&gt;&lt;titles&gt;&lt;title&gt;tRNA dynamics on the ribosome during translation&lt;/title&gt;&lt;secondary-title&gt;Proc Natl Acad Sci U S A&lt;/secondary-title&gt;&lt;/titles&gt;&lt;periodical&gt;&lt;full-title&gt;Proc Natl Acad Sci U S A&lt;/full-title&gt;&lt;/periodical&gt;&lt;pages&gt;12893-8&lt;/pages&gt;&lt;volume&gt;101&lt;/volume&gt;&lt;number&gt;35&lt;/number&gt;&lt;keywords&gt;&lt;keyword&gt;Fluorescence Resonance Energy Transfer&lt;/keyword&gt;&lt;keyword&gt;Microscopy, Fluorescence&lt;/keyword&gt;&lt;keyword&gt;Protein Biosynthesis/*physiology&lt;/keyword&gt;&lt;keyword&gt;RNA, Transfer/*metabolism&lt;/keyword&gt;&lt;keyword&gt;Research Support, Non-U.S. Gov&amp;apos;t&lt;/keyword&gt;&lt;keyword&gt;Research Support, U.S. Gov&amp;apos;t, Non-P.H.S.&lt;/keyword&gt;&lt;keyword&gt;Research Support, U.S. Gov&amp;apos;t, P.H.S.&lt;/keyword&gt;&lt;keyword&gt;Ribosomes/*metabolism&lt;/keyword&gt;&lt;keyword&gt;Time Factors&lt;/keyword&gt;&lt;/keywords&gt;&lt;dates&gt;&lt;year&gt;2004&lt;/year&gt;&lt;pub-dates&gt;&lt;date&gt;Aug 31&lt;/date&gt;&lt;/pub-dates&gt;&lt;/dates&gt;&lt;accession-num&gt;15317937&lt;/accession-num&gt;&lt;urls&gt;&lt;related-urls&gt;&lt;url&gt;http://www.ncbi.nlm.nih.gov/entrez/query.fcgi?cmd=Retrieve&amp;amp;db=PubMed&amp;amp;dopt=Citation&amp;amp;list_uids=15317937&lt;/url&gt;&lt;/related-urls&gt;&lt;/urls&gt;&lt;/record&gt;&lt;/Cite&gt;&lt;/EndNote&gt;</w:instrText>
      </w:r>
      <w:r w:rsidR="00987BCB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7</w:t>
      </w:r>
      <w:r w:rsidR="00987BCB" w:rsidRPr="00D84C91">
        <w:rPr>
          <w:bCs/>
        </w:rPr>
        <w:fldChar w:fldCharType="end"/>
      </w:r>
      <w:r w:rsidR="003C7A13">
        <w:rPr>
          <w:bCs/>
        </w:rPr>
        <w:t>.</w:t>
      </w:r>
      <w:r w:rsidR="00EB32E8" w:rsidRPr="00F55EE1">
        <w:rPr>
          <w:bCs/>
        </w:rPr>
        <w:t xml:space="preserve"> Different labeling sites have been implemented to probe ribosome dynamics</w:t>
      </w:r>
      <w:r w:rsidR="001766A2" w:rsidRPr="00F55EE1">
        <w:rPr>
          <w:bCs/>
        </w:rPr>
        <w:t xml:space="preserve">, such as </w:t>
      </w:r>
      <w:r w:rsidR="00C50622" w:rsidRPr="00F55EE1">
        <w:rPr>
          <w:bCs/>
        </w:rPr>
        <w:t xml:space="preserve">the </w:t>
      </w:r>
      <w:r w:rsidR="000C5EC0" w:rsidRPr="00F55EE1">
        <w:rPr>
          <w:bCs/>
        </w:rPr>
        <w:t xml:space="preserve">interactions between </w:t>
      </w:r>
      <w:r w:rsidR="00C50622" w:rsidRPr="00F55EE1">
        <w:rPr>
          <w:bCs/>
        </w:rPr>
        <w:t>tRNA-tRNA</w:t>
      </w:r>
      <w:r w:rsidR="00181673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Blanchard&lt;/Author&gt;&lt;Year&gt;2004&lt;/Year&gt;&lt;RecNum&gt;757&lt;/RecNum&gt;&lt;DisplayText&gt;&lt;style face="superscript"&gt;8&lt;/style&gt;&lt;/DisplayText&gt;&lt;record&gt;&lt;rec-number&gt;757&lt;/rec-number&gt;&lt;foreign-keys&gt;&lt;key app="EN" db-id="2dsaf5pw0r5rsuexdt1x202jzesa2zwrezwe" timestamp="0"&gt;757&lt;/key&gt;&lt;/foreign-keys&gt;&lt;ref-type name="Journal Article"&gt;17&lt;/ref-type&gt;&lt;contributors&gt;&lt;authors&gt;&lt;author&gt;Blanchard, S. C.&lt;/author&gt;&lt;author&gt;Gonzalez, R. L.&lt;/author&gt;&lt;author&gt;Kim, H. D.&lt;/author&gt;&lt;author&gt;Chu, S.&lt;/author&gt;&lt;author&gt;Puglisi, J. D.&lt;/author&gt;&lt;/authors&gt;&lt;/contributors&gt;&lt;auth-address&gt;Department of Physics and Applied Physics, Stanford University, Stanford, California 94305-4060, USA.&lt;/auth-address&gt;&lt;titles&gt;&lt;title&gt;tRNA selection and kinetic proofreading in translation&lt;/title&gt;&lt;secondary-title&gt;Nat Struct Mol Biol&lt;/secondary-title&gt;&lt;/titles&gt;&lt;periodical&gt;&lt;full-title&gt;Nat Struct Mol Biol&lt;/full-title&gt;&lt;/periodical&gt;&lt;pages&gt;1008-14&lt;/pages&gt;&lt;volume&gt;11&lt;/volume&gt;&lt;number&gt;10&lt;/number&gt;&lt;keywords&gt;&lt;keyword&gt;Codon&lt;/keyword&gt;&lt;keyword&gt;Energy Transfer&lt;/keyword&gt;&lt;keyword&gt;Fluorescence&lt;/keyword&gt;&lt;keyword&gt;GTP Phosphohydrolases/metabolism&lt;/keyword&gt;&lt;keyword&gt;*Protein Biosynthesis&lt;/keyword&gt;&lt;keyword&gt;RNA, Transfer/*chemistr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4&lt;/year&gt;&lt;pub-dates&gt;&lt;date&gt;Oct&lt;/date&gt;&lt;/pub-dates&gt;&lt;/dates&gt;&lt;accession-num&gt;15448679&lt;/accession-num&gt;&lt;urls&gt;&lt;related-urls&gt;&lt;url&gt;http://www.ncbi.nlm.nih.gov/entrez/query.fcgi?cmd=Retrieve&amp;amp;db=PubMed&amp;amp;dopt=Citation&amp;amp;list_uids=15448679&lt;/url&gt;&lt;/related-urls&gt;&lt;/urls&gt;&lt;/record&gt;&lt;/Cite&gt;&lt;/EndNote&gt;</w:instrText>
      </w:r>
      <w:r w:rsidR="00181673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8</w:t>
      </w:r>
      <w:r w:rsidR="00181673" w:rsidRPr="00D84C91">
        <w:rPr>
          <w:bCs/>
        </w:rPr>
        <w:fldChar w:fldCharType="end"/>
      </w:r>
      <w:r w:rsidR="003C7A13">
        <w:rPr>
          <w:bCs/>
        </w:rPr>
        <w:t>,</w:t>
      </w:r>
      <w:r w:rsidR="00C50622" w:rsidRPr="00F55EE1">
        <w:rPr>
          <w:bCs/>
        </w:rPr>
        <w:t xml:space="preserve"> EF-G-L11</w:t>
      </w:r>
      <w:r w:rsidR="00181673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Wang&lt;/Author&gt;&lt;Year&gt;2007&lt;/Year&gt;&lt;RecNum&gt;1730&lt;/RecNum&gt;&lt;DisplayText&gt;&lt;style face="superscript"&gt;9&lt;/style&gt;&lt;/DisplayText&gt;&lt;record&gt;&lt;rec-number&gt;1730&lt;/rec-number&gt;&lt;foreign-keys&gt;&lt;key app="EN" db-id="2dsaf5pw0r5rsuexdt1x202jzesa2zwrezwe" timestamp="0"&gt;1730&lt;/key&gt;&lt;/foreign-keys&gt;&lt;ref-type name="Journal Article"&gt;17&lt;/ref-type&gt;&lt;contributors&gt;&lt;authors&gt;&lt;author&gt;Wang, Y.&lt;/author&gt;&lt;author&gt;Qin, H.&lt;/author&gt;&lt;author&gt;Kudaravalli, R. D.&lt;/author&gt;&lt;author&gt;Kirillov, S. V.&lt;/author&gt;&lt;author&gt;Dempsey, G. T.&lt;/author&gt;&lt;author&gt;Pan, D.&lt;/author&gt;&lt;author&gt;Cooperman, B. S.&lt;/author&gt;&lt;author&gt;Goldman, Y. E.&lt;/author&gt;&lt;/authors&gt;&lt;/contributors&gt;&lt;auth-address&gt;Pennsylvania Muscle Institute, School of Medicine, University of Pennsylvania, Philadelphia, Pennsylvania 19104-6083, and Department of Chemistry, University of Pennsylvania, Philadelphia, Pennsylvania 19104-6323.&lt;/auth-address&gt;&lt;titles&gt;&lt;title&gt;Single-Molecule Structural Dynamics of EF-G-Ribosome Interaction during Translocation&lt;/title&gt;&lt;secondary-title&gt;Biochemistry&lt;/secondary-title&gt;&lt;/titles&gt;&lt;periodical&gt;&lt;full-title&gt;Biochemistry&lt;/full-title&gt;&lt;abbr-1&gt;Biochemistry&lt;/abbr-1&gt;&lt;abbr-2&gt;Biochemistry&lt;/abbr-2&gt;&lt;/periodical&gt;&lt;pages&gt;10767-75&lt;/pages&gt;&lt;volume&gt;46&lt;/volume&gt;&lt;number&gt;38&lt;/number&gt;&lt;dates&gt;&lt;year&gt;2007&lt;/year&gt;&lt;pub-dates&gt;&lt;date&gt;Sep 25&lt;/date&gt;&lt;/pub-dates&gt;&lt;/dates&gt;&lt;accession-num&gt;17727272&lt;/accession-num&gt;&lt;urls&gt;&lt;related-urls&gt;&lt;url&gt;http://www.ncbi.nlm.nih.gov/entrez/query.fcgi?cmd=Retrieve&amp;amp;db=PubMed&amp;amp;dopt=Citation&amp;amp;list_uids=17727272&lt;/url&gt;&lt;/related-urls&gt;&lt;/urls&gt;&lt;/record&gt;&lt;/Cite&gt;&lt;/EndNote&gt;</w:instrText>
      </w:r>
      <w:r w:rsidR="00181673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9</w:t>
      </w:r>
      <w:r w:rsidR="00181673" w:rsidRPr="00D84C91">
        <w:rPr>
          <w:bCs/>
        </w:rPr>
        <w:fldChar w:fldCharType="end"/>
      </w:r>
      <w:r w:rsidR="003C7A13">
        <w:rPr>
          <w:bCs/>
        </w:rPr>
        <w:t>,</w:t>
      </w:r>
      <w:r w:rsidR="00C50622" w:rsidRPr="00F55EE1">
        <w:rPr>
          <w:bCs/>
        </w:rPr>
        <w:t xml:space="preserve"> L1-tRNA</w:t>
      </w:r>
      <w:r w:rsidR="00181673" w:rsidRPr="00D84C91">
        <w:rPr>
          <w:bCs/>
        </w:rPr>
        <w:fldChar w:fldCharType="begin"/>
      </w:r>
      <w:r w:rsidR="00181673" w:rsidRPr="00F55EE1">
        <w:rPr>
          <w:bCs/>
        </w:rPr>
        <w:instrText xml:space="preserve"> ADDIN EN.CITE &lt;EndNote&gt;&lt;Cite&gt;&lt;Author&gt;Cornish&lt;/Author&gt;&lt;Year&gt;2009&lt;/Year&gt;&lt;RecNum&gt;1854&lt;/RecNum&gt;&lt;DisplayText&gt;&lt;style face="superscript"&gt;10&lt;/style&gt;&lt;/DisplayText&gt;&lt;record&gt;&lt;rec-number&gt;1854&lt;/rec-number&gt;&lt;foreign-keys&gt;&lt;key app="EN" db-id="2dsaf5pw0r5rsuexdt1x202jzesa2zwrezwe" timestamp="1620317358"&gt;1854&lt;/key&gt;&lt;/foreign-keys&gt;&lt;ref-type name="Journal Article"&gt;17&lt;/ref-type&gt;&lt;contributors&gt;&lt;authors&gt;&lt;author&gt;Cornish, P. V.&lt;/author&gt;&lt;author&gt;Ermolenko, D. N.&lt;/author&gt;&lt;author&gt;Staple, D. W.&lt;/author&gt;&lt;author&gt;Hoang, L.&lt;/author&gt;&lt;author&gt;Hickerson, R. P.&lt;/author&gt;&lt;author&gt;Noller, H. F.&lt;/author&gt;&lt;author&gt;Ha, T.&lt;/author&gt;&lt;/authors&gt;&lt;/contributors&gt;&lt;auth-address&gt;Department of Physics, University of Illinois, 1110 West Green Street, Urbana, IL 61801, USA.&lt;/auth-address&gt;&lt;titles&gt;&lt;title&gt;Following movement of the L1 stalk between three functional states in single ribosomes&lt;/title&gt;&lt;secondary-title&gt;Proc Natl Acad Sci U S A&lt;/secondary-title&gt;&lt;/titles&gt;&lt;periodical&gt;&lt;full-title&gt;Proc Natl Acad Sci U S A&lt;/full-title&gt;&lt;/periodical&gt;&lt;pages&gt;2571-6&lt;/pages&gt;&lt;volume&gt;106&lt;/volume&gt;&lt;number&gt;8&lt;/number&gt;&lt;edition&gt;2009/02/05&lt;/edition&gt;&lt;keywords&gt;&lt;keyword&gt;Acylation&lt;/keyword&gt;&lt;keyword&gt;Fluorescence Resonance Energy Transfer&lt;/keyword&gt;&lt;keyword&gt;Nucleic Acid Conformation&lt;/keyword&gt;&lt;keyword&gt;RNA, Transfer/chemistry/metabolism&lt;/keyword&gt;&lt;keyword&gt;Ribosomes/*metabolism&lt;/keyword&gt;&lt;/keywords&gt;&lt;dates&gt;&lt;year&gt;2009&lt;/year&gt;&lt;pub-dates&gt;&lt;date&gt;Feb 24&lt;/date&gt;&lt;/pub-dates&gt;&lt;/dates&gt;&lt;isbn&gt;1091-6490 (Electronic)&amp;#xD;0027-8424 (Linking)&lt;/isbn&gt;&lt;accession-num&gt;19190181&lt;/accession-num&gt;&lt;urls&gt;&lt;related-urls&gt;&lt;url&gt;https://www.ncbi.nlm.nih.gov/pubmed/19190181&lt;/url&gt;&lt;/related-urls&gt;&lt;/urls&gt;&lt;custom2&gt;PMC2650305&lt;/custom2&gt;&lt;electronic-resource-num&gt;10.1073/pnas.0813180106&lt;/electronic-resource-num&gt;&lt;/record&gt;&lt;/Cite&gt;&lt;/EndNote&gt;</w:instrText>
      </w:r>
      <w:r w:rsidR="00181673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10</w:t>
      </w:r>
      <w:r w:rsidR="00181673" w:rsidRPr="00D84C91">
        <w:rPr>
          <w:bCs/>
        </w:rPr>
        <w:fldChar w:fldCharType="end"/>
      </w:r>
      <w:r w:rsidR="003C7A13">
        <w:rPr>
          <w:bCs/>
        </w:rPr>
        <w:t>,</w:t>
      </w:r>
      <w:r w:rsidR="000C5EC0" w:rsidRPr="00F55EE1">
        <w:rPr>
          <w:bCs/>
        </w:rPr>
        <w:t xml:space="preserve"> etc. </w:t>
      </w:r>
      <w:r w:rsidR="00C52E09" w:rsidRPr="00F55EE1">
        <w:rPr>
          <w:bCs/>
        </w:rPr>
        <w:t>In addition, b</w:t>
      </w:r>
      <w:r w:rsidR="00836274" w:rsidRPr="00F55EE1">
        <w:rPr>
          <w:bCs/>
        </w:rPr>
        <w:t xml:space="preserve">y labeling </w:t>
      </w:r>
      <w:r w:rsidR="00C52E09" w:rsidRPr="00F55EE1">
        <w:rPr>
          <w:bCs/>
        </w:rPr>
        <w:t>the</w:t>
      </w:r>
      <w:r w:rsidR="00836274" w:rsidRPr="00F55EE1">
        <w:rPr>
          <w:bCs/>
        </w:rPr>
        <w:t xml:space="preserve"> large and small subunits</w:t>
      </w:r>
      <w:r w:rsidR="003C7A13">
        <w:rPr>
          <w:bCs/>
        </w:rPr>
        <w:t>,</w:t>
      </w:r>
      <w:r w:rsidR="00836274" w:rsidRPr="00F55EE1">
        <w:rPr>
          <w:bCs/>
        </w:rPr>
        <w:t xml:space="preserve"> respectively, </w:t>
      </w:r>
      <w:r w:rsidR="00C50622" w:rsidRPr="00F55EE1">
        <w:rPr>
          <w:bCs/>
        </w:rPr>
        <w:t>inter</w:t>
      </w:r>
      <w:r w:rsidR="00567457" w:rsidRPr="00F55EE1">
        <w:rPr>
          <w:bCs/>
        </w:rPr>
        <w:t>-</w:t>
      </w:r>
      <w:r w:rsidR="00C50622" w:rsidRPr="00F55EE1">
        <w:rPr>
          <w:bCs/>
        </w:rPr>
        <w:t>subunit ratcheting</w:t>
      </w:r>
      <w:r w:rsidR="00836274" w:rsidRPr="00F55EE1">
        <w:rPr>
          <w:bCs/>
        </w:rPr>
        <w:t xml:space="preserve"> kinetics</w:t>
      </w:r>
      <w:r w:rsidR="00181673" w:rsidRPr="00F55EE1">
        <w:rPr>
          <w:bCs/>
        </w:rPr>
        <w:t xml:space="preserve"> and coordination with factors</w:t>
      </w:r>
      <w:r w:rsidR="00836274" w:rsidRPr="00F55EE1">
        <w:rPr>
          <w:bCs/>
        </w:rPr>
        <w:t xml:space="preserve"> </w:t>
      </w:r>
      <w:r w:rsidR="00ED3617" w:rsidRPr="00F55EE1">
        <w:rPr>
          <w:bCs/>
        </w:rPr>
        <w:t>are</w:t>
      </w:r>
      <w:r w:rsidR="00836274" w:rsidRPr="00F55EE1">
        <w:rPr>
          <w:bCs/>
        </w:rPr>
        <w:t xml:space="preserve"> </w:t>
      </w:r>
      <w:r w:rsidR="00BF25AF" w:rsidRPr="00F55EE1">
        <w:rPr>
          <w:bCs/>
        </w:rPr>
        <w:t>observed</w:t>
      </w:r>
      <w:r w:rsidR="00181673" w:rsidRPr="00D84C91">
        <w:rPr>
          <w:bCs/>
        </w:rPr>
        <w:fldChar w:fldCharType="begin">
          <w:fldData xml:space="preserve">PEVuZE5vdGU+PENpdGU+PEF1dGhvcj5Db3JuaXNoPC9BdXRob3I+PFllYXI+MjAwODwvWWVhcj48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</w:fldData>
        </w:fldChar>
      </w:r>
      <w:r w:rsidR="00181673" w:rsidRPr="00F55EE1">
        <w:rPr>
          <w:bCs/>
        </w:rPr>
        <w:instrText xml:space="preserve"> ADDIN EN.CITE </w:instrText>
      </w:r>
      <w:r w:rsidR="00181673" w:rsidRPr="00D84C91">
        <w:rPr>
          <w:bCs/>
        </w:rPr>
        <w:fldChar w:fldCharType="begin">
          <w:fldData xml:space="preserve">PEVuZE5vdGU+PENpdGU+PEF1dGhvcj5Db3JuaXNoPC9BdXRob3I+PFllYXI+MjAwODwvWWVhcj48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</w:fldData>
        </w:fldChar>
      </w:r>
      <w:r w:rsidR="00181673" w:rsidRPr="00F55EE1">
        <w:rPr>
          <w:bCs/>
        </w:rPr>
        <w:instrText xml:space="preserve"> ADDIN EN.CITE.DATA </w:instrText>
      </w:r>
      <w:r w:rsidR="00181673" w:rsidRPr="00D84C91">
        <w:rPr>
          <w:bCs/>
        </w:rPr>
      </w:r>
      <w:r w:rsidR="00181673" w:rsidRPr="00D84C91">
        <w:rPr>
          <w:bCs/>
        </w:rPr>
        <w:fldChar w:fldCharType="end"/>
      </w:r>
      <w:r w:rsidR="00181673" w:rsidRPr="00D84C91">
        <w:rPr>
          <w:bCs/>
        </w:rPr>
      </w:r>
      <w:r w:rsidR="00181673" w:rsidRPr="00D84C91">
        <w:rPr>
          <w:bCs/>
        </w:rPr>
        <w:fldChar w:fldCharType="separate"/>
      </w:r>
      <w:r w:rsidR="00181673" w:rsidRPr="00F55EE1">
        <w:rPr>
          <w:bCs/>
          <w:noProof/>
          <w:vertAlign w:val="superscript"/>
        </w:rPr>
        <w:t>11,12</w:t>
      </w:r>
      <w:r w:rsidR="00181673" w:rsidRPr="00D84C91">
        <w:rPr>
          <w:bCs/>
        </w:rPr>
        <w:fldChar w:fldCharType="end"/>
      </w:r>
      <w:r w:rsidR="003C7A13">
        <w:rPr>
          <w:bCs/>
        </w:rPr>
        <w:t>.</w:t>
      </w:r>
      <w:r w:rsidR="00C5650E" w:rsidRPr="00F55EE1">
        <w:rPr>
          <w:bCs/>
        </w:rPr>
        <w:t xml:space="preserve"> </w:t>
      </w:r>
      <w:r w:rsidR="00C52E09" w:rsidRPr="00F55EE1">
        <w:rPr>
          <w:bCs/>
        </w:rPr>
        <w:t>Meanwhile</w:t>
      </w:r>
      <w:r w:rsidR="00873D34" w:rsidRPr="00F55EE1">
        <w:rPr>
          <w:bCs/>
        </w:rPr>
        <w:t xml:space="preserve">, </w:t>
      </w:r>
      <w:r w:rsidR="003C7A13">
        <w:rPr>
          <w:bCs/>
        </w:rPr>
        <w:t xml:space="preserve">the </w:t>
      </w:r>
      <w:r w:rsidR="00873D34" w:rsidRPr="00F55EE1">
        <w:rPr>
          <w:bCs/>
        </w:rPr>
        <w:t>smFRET method has broad application</w:t>
      </w:r>
      <w:r w:rsidR="00525242" w:rsidRPr="00F55EE1">
        <w:rPr>
          <w:bCs/>
        </w:rPr>
        <w:t>s</w:t>
      </w:r>
      <w:r w:rsidR="00873D34" w:rsidRPr="00F55EE1">
        <w:rPr>
          <w:bCs/>
        </w:rPr>
        <w:t xml:space="preserve"> in other </w:t>
      </w:r>
      <w:r w:rsidR="00A965B5" w:rsidRPr="00F55EE1">
        <w:rPr>
          <w:bCs/>
        </w:rPr>
        <w:t xml:space="preserve">central </w:t>
      </w:r>
      <w:r w:rsidR="00873D34" w:rsidRPr="00F55EE1">
        <w:rPr>
          <w:bCs/>
        </w:rPr>
        <w:t>biological processes,</w:t>
      </w:r>
      <w:r w:rsidR="00833E7D" w:rsidRPr="00F55EE1">
        <w:rPr>
          <w:bCs/>
        </w:rPr>
        <w:t xml:space="preserve"> and multi-color FRET methods are emerging</w:t>
      </w:r>
      <w:r w:rsidR="00DE79A4" w:rsidRPr="00D84C91">
        <w:rPr>
          <w:bCs/>
        </w:rPr>
        <w:fldChar w:fldCharType="begin"/>
      </w:r>
      <w:r w:rsidR="00DE79A4" w:rsidRPr="00F55EE1">
        <w:rPr>
          <w:bCs/>
        </w:rPr>
        <w:instrText xml:space="preserve"> ADDIN EN.CITE &lt;EndNote&gt;&lt;Cite&gt;&lt;Author&gt;Feng&lt;/Author&gt;&lt;Year&gt;2021&lt;/Year&gt;&lt;RecNum&gt;1857&lt;/RecNum&gt;&lt;DisplayText&gt;&lt;style face="superscript"&gt;13&lt;/style&gt;&lt;/DisplayText&gt;&lt;record&gt;&lt;rec-number&gt;1857&lt;/rec-number&gt;&lt;foreign-keys&gt;&lt;key app="EN" db-id="2dsaf5pw0r5rsuexdt1x202jzesa2zwrezwe" timestamp="1620320820"&gt;1857&lt;/key&gt;&lt;/foreign-keys&gt;&lt;ref-type name="Journal Article"&gt;17&lt;/ref-type&gt;&lt;contributors&gt;&lt;authors&gt;&lt;author&gt;Feng, X. A.&lt;/author&gt;&lt;author&gt;Poyton, M. F.&lt;/author&gt;&lt;author&gt;Ha, T.&lt;/author&gt;&lt;/authors&gt;&lt;/contributors&gt;&lt;auth-address&gt;Department of Biology, Johns Hopkins University, Baltimore, MD, USA; Department of Biophysics, Johns Hopkins University, Baltimore, MD, USA.&amp;#xD;Department of Biophysics and Biophysical Chemistry, Johns Hopkins School of Medicine, Baltimore, MD, USA.&amp;#xD;Department of Biophysics, Johns Hopkins University, Baltimore, MD, USA; Department of Biophysics and Biophysical Chemistry, Johns Hopkins School of Medicine, Baltimore, MD, USA; Department of Biomedical Engineering, Johns Hopkins School of Medicine, Baltimore, MD, USA; Howard Hughes Medical Institute, Baltimore, MD, USA. Electronic address: tjha@jhu.edu.&lt;/auth-address&gt;&lt;titles&gt;&lt;title&gt;Multicolor single-molecule FRET for DNA and RNA processes&lt;/title&gt;&lt;secondary-title&gt;Curr Opin Struct Biol&lt;/secondary-title&gt;&lt;/titles&gt;&lt;periodical&gt;&lt;full-title&gt;Curr Opin Struct Biol&lt;/full-title&gt;&lt;/periodical&gt;&lt;pages&gt;26-33&lt;/pages&gt;&lt;volume&gt;70&lt;/volume&gt;&lt;edition&gt;2021/04/25&lt;/edition&gt;&lt;dates&gt;&lt;year&gt;2021&lt;/year&gt;&lt;pub-dates&gt;&lt;date&gt;Apr 21&lt;/date&gt;&lt;/pub-dates&gt;&lt;/dates&gt;&lt;isbn&gt;1879-033X (Electronic)&amp;#xD;0959-440X (Linking)&lt;/isbn&gt;&lt;accession-num&gt;33894656&lt;/accession-num&gt;&lt;urls&gt;&lt;related-urls&gt;&lt;url&gt;https://www.ncbi.nlm.nih.gov/pubmed/33894656&lt;/url&gt;&lt;/related-urls&gt;&lt;/urls&gt;&lt;electronic-resource-num&gt;10.1016/j.sbi.2021.03.005&lt;/electronic-resource-num&gt;&lt;/record&gt;&lt;/Cite&gt;&lt;/EndNote&gt;</w:instrText>
      </w:r>
      <w:r w:rsidR="00DE79A4" w:rsidRPr="00D84C91">
        <w:rPr>
          <w:bCs/>
        </w:rPr>
        <w:fldChar w:fldCharType="separate"/>
      </w:r>
      <w:r w:rsidR="00DE79A4" w:rsidRPr="00F55EE1">
        <w:rPr>
          <w:bCs/>
          <w:noProof/>
          <w:vertAlign w:val="superscript"/>
        </w:rPr>
        <w:t>13</w:t>
      </w:r>
      <w:r w:rsidR="00DE79A4" w:rsidRPr="00D84C91">
        <w:rPr>
          <w:bCs/>
        </w:rPr>
        <w:fldChar w:fldCharType="end"/>
      </w:r>
      <w:r w:rsidR="003C7A13">
        <w:rPr>
          <w:bCs/>
        </w:rPr>
        <w:t>.</w:t>
      </w:r>
    </w:p>
    <w:p w14:paraId="1D4AC78D" w14:textId="77777777" w:rsidR="003C7A13" w:rsidRPr="00F55EE1" w:rsidRDefault="003C7A13">
      <w:pPr>
        <w:rPr>
          <w:bCs/>
        </w:rPr>
      </w:pPr>
    </w:p>
    <w:p w14:paraId="7C8F62C7" w14:textId="5051061A" w:rsidR="006E4797" w:rsidRPr="00F55EE1" w:rsidRDefault="003C7A13">
      <w:pPr>
        <w:rPr>
          <w:bCs/>
        </w:rPr>
      </w:pPr>
      <w:r>
        <w:rPr>
          <w:bCs/>
        </w:rPr>
        <w:t>Previously</w:t>
      </w:r>
      <w:r w:rsidR="00797AAB" w:rsidRPr="00F55EE1">
        <w:rPr>
          <w:bCs/>
        </w:rPr>
        <w:t xml:space="preserve"> a novel ribosome FRET pair</w:t>
      </w:r>
      <w:r>
        <w:rPr>
          <w:bCs/>
        </w:rPr>
        <w:t xml:space="preserve"> was developed</w:t>
      </w:r>
      <w:r w:rsidR="007B0D6F" w:rsidRPr="00D84C91">
        <w:rPr>
          <w:bCs/>
        </w:rPr>
        <w:fldChar w:fldCharType="begin">
          <w:fldData xml:space="preserve">PEVuZE5vdGU+PENpdGU+PEF1dGhvcj5MeTwvQXV0aG9yPjxZZWFyPjIwMTA8L1llYXI+PFJlY051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</w:fldData>
        </w:fldChar>
      </w:r>
      <w:r w:rsidR="007B0D6F" w:rsidRPr="00F55EE1">
        <w:rPr>
          <w:bCs/>
        </w:rPr>
        <w:instrText xml:space="preserve"> ADDIN EN.CITE </w:instrText>
      </w:r>
      <w:r w:rsidR="007B0D6F" w:rsidRPr="00D84C91">
        <w:rPr>
          <w:bCs/>
        </w:rPr>
        <w:fldChar w:fldCharType="begin">
          <w:fldData xml:space="preserve">PEVuZE5vdGU+PENpdGU+PEF1dGhvcj5MeTwvQXV0aG9yPjxZZWFyPjIwMTA8L1llYXI+PFJlY051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</w:fldData>
        </w:fldChar>
      </w:r>
      <w:r w:rsidR="007B0D6F" w:rsidRPr="00F55EE1">
        <w:rPr>
          <w:bCs/>
        </w:rPr>
        <w:instrText xml:space="preserve"> ADDIN EN.CITE.DATA </w:instrText>
      </w:r>
      <w:r w:rsidR="007B0D6F" w:rsidRPr="00D84C91">
        <w:rPr>
          <w:bCs/>
        </w:rPr>
      </w:r>
      <w:r w:rsidR="007B0D6F" w:rsidRPr="00D84C91">
        <w:rPr>
          <w:bCs/>
        </w:rPr>
        <w:fldChar w:fldCharType="end"/>
      </w:r>
      <w:r w:rsidR="007B0D6F" w:rsidRPr="00D84C91">
        <w:rPr>
          <w:bCs/>
        </w:rPr>
      </w:r>
      <w:r w:rsidR="007B0D6F" w:rsidRPr="00D84C91">
        <w:rPr>
          <w:bCs/>
        </w:rPr>
        <w:fldChar w:fldCharType="separate"/>
      </w:r>
      <w:r w:rsidR="007B0D6F" w:rsidRPr="00F55EE1">
        <w:rPr>
          <w:bCs/>
          <w:noProof/>
          <w:vertAlign w:val="superscript"/>
        </w:rPr>
        <w:t>14,15</w:t>
      </w:r>
      <w:r w:rsidR="007B0D6F" w:rsidRPr="00D84C91">
        <w:rPr>
          <w:bCs/>
        </w:rPr>
        <w:fldChar w:fldCharType="end"/>
      </w:r>
      <w:r>
        <w:rPr>
          <w:bCs/>
        </w:rPr>
        <w:t>.</w:t>
      </w:r>
      <w:r w:rsidR="0028504A" w:rsidRPr="00F55EE1">
        <w:rPr>
          <w:bCs/>
        </w:rPr>
        <w:t xml:space="preserve"> </w:t>
      </w:r>
      <w:r>
        <w:rPr>
          <w:bCs/>
        </w:rPr>
        <w:t xml:space="preserve">The </w:t>
      </w:r>
      <w:r w:rsidRPr="00F55EE1">
        <w:rPr>
          <w:bCs/>
        </w:rPr>
        <w:t xml:space="preserve">recombinant ribosomal protein L27 </w:t>
      </w:r>
      <w:r>
        <w:rPr>
          <w:bCs/>
        </w:rPr>
        <w:t>has been</w:t>
      </w:r>
      <w:r w:rsidR="0028504A" w:rsidRPr="00F55EE1">
        <w:rPr>
          <w:bCs/>
        </w:rPr>
        <w:t xml:space="preserve"> expressed, purified</w:t>
      </w:r>
      <w:r w:rsidR="007422B4" w:rsidRPr="00F55EE1">
        <w:rPr>
          <w:bCs/>
        </w:rPr>
        <w:t>,</w:t>
      </w:r>
      <w:r w:rsidR="0028504A" w:rsidRPr="00F55EE1">
        <w:rPr>
          <w:bCs/>
        </w:rPr>
        <w:t xml:space="preserve"> and labeled</w:t>
      </w:r>
      <w:r>
        <w:rPr>
          <w:bCs/>
        </w:rPr>
        <w:t>,</w:t>
      </w:r>
      <w:r w:rsidR="0028504A" w:rsidRPr="00F55EE1">
        <w:rPr>
          <w:bCs/>
        </w:rPr>
        <w:t xml:space="preserve"> and</w:t>
      </w:r>
      <w:r w:rsidR="00BD665B" w:rsidRPr="00F55EE1">
        <w:rPr>
          <w:bCs/>
        </w:rPr>
        <w:t xml:space="preserve"> incorporated back into the ribosome. </w:t>
      </w:r>
      <w:r w:rsidR="0050135E" w:rsidRPr="00F55EE1">
        <w:rPr>
          <w:bCs/>
        </w:rPr>
        <w:t>This protein interact</w:t>
      </w:r>
      <w:r w:rsidR="00FD3F1F" w:rsidRPr="00F55EE1">
        <w:rPr>
          <w:bCs/>
        </w:rPr>
        <w:t>ed</w:t>
      </w:r>
      <w:r w:rsidR="0050135E" w:rsidRPr="00F55EE1">
        <w:rPr>
          <w:bCs/>
        </w:rPr>
        <w:t xml:space="preserve"> with the tRNAs at </w:t>
      </w:r>
      <w:r>
        <w:rPr>
          <w:bCs/>
        </w:rPr>
        <w:t xml:space="preserve">a </w:t>
      </w:r>
      <w:r w:rsidR="0050135E" w:rsidRPr="00F55EE1">
        <w:rPr>
          <w:bCs/>
        </w:rPr>
        <w:t>close distance and help</w:t>
      </w:r>
      <w:r w:rsidR="00FD3F1F" w:rsidRPr="00F55EE1">
        <w:rPr>
          <w:bCs/>
        </w:rPr>
        <w:t>ed</w:t>
      </w:r>
      <w:r w:rsidR="0050135E" w:rsidRPr="00F55EE1">
        <w:rPr>
          <w:bCs/>
        </w:rPr>
        <w:t xml:space="preserve"> stabilize the P-site tRNA in the post-translocation complex.</w:t>
      </w:r>
      <w:r w:rsidR="00A32389" w:rsidRPr="00F55EE1">
        <w:rPr>
          <w:bCs/>
        </w:rPr>
        <w:t xml:space="preserve"> When tRNA move</w:t>
      </w:r>
      <w:r w:rsidR="006D3985" w:rsidRPr="00F55EE1">
        <w:rPr>
          <w:bCs/>
        </w:rPr>
        <w:t>d</w:t>
      </w:r>
      <w:r w:rsidR="00A32389" w:rsidRPr="00F55EE1">
        <w:rPr>
          <w:bCs/>
        </w:rPr>
        <w:t xml:space="preserve"> from the A- to the P-site, the distance between this protein and the tRNA </w:t>
      </w:r>
      <w:r>
        <w:rPr>
          <w:bCs/>
        </w:rPr>
        <w:t xml:space="preserve">is </w:t>
      </w:r>
      <w:r w:rsidR="00A32389" w:rsidRPr="00F55EE1">
        <w:rPr>
          <w:bCs/>
        </w:rPr>
        <w:t>shortened, which can be distinguished by the smFRET signal.</w:t>
      </w:r>
      <w:r w:rsidR="00C05E8A" w:rsidRPr="00F55EE1">
        <w:rPr>
          <w:bCs/>
        </w:rPr>
        <w:t xml:space="preserve"> </w:t>
      </w:r>
      <w:r>
        <w:rPr>
          <w:bCs/>
        </w:rPr>
        <w:t>Multiple ribosome subpopulations have been identified using statistical method</w:t>
      </w:r>
      <w:r w:rsidR="008315DD">
        <w:rPr>
          <w:bCs/>
        </w:rPr>
        <w:t>s</w:t>
      </w:r>
      <w:r>
        <w:rPr>
          <w:bCs/>
        </w:rPr>
        <w:t xml:space="preserve"> and mutagenesis, and spontaneous exchange of these populations in the pre- but not post- translocation complex</w:t>
      </w:r>
      <w:r w:rsidR="00460370" w:rsidRPr="00F55EE1">
        <w:rPr>
          <w:bCs/>
        </w:rPr>
        <w:t xml:space="preserve"> </w:t>
      </w:r>
      <w:r w:rsidR="00765147" w:rsidRPr="00F55EE1">
        <w:rPr>
          <w:bCs/>
        </w:rPr>
        <w:t xml:space="preserve">suggests </w:t>
      </w:r>
      <w:r w:rsidR="00460370" w:rsidRPr="00F55EE1">
        <w:rPr>
          <w:bCs/>
        </w:rPr>
        <w:t xml:space="preserve">the ribosome is more flexible before moving on the mRNA, </w:t>
      </w:r>
      <w:r w:rsidR="0011790C" w:rsidRPr="00F55EE1">
        <w:rPr>
          <w:bCs/>
        </w:rPr>
        <w:t xml:space="preserve">and </w:t>
      </w:r>
      <w:r w:rsidR="00460370" w:rsidRPr="00F55EE1">
        <w:rPr>
          <w:bCs/>
        </w:rPr>
        <w:t>more rigid during decoding</w:t>
      </w:r>
      <w:r w:rsidR="00325B76" w:rsidRPr="00D84C91">
        <w:rPr>
          <w:bCs/>
        </w:rPr>
        <w:fldChar w:fldCharType="begin">
          <w:fldData xml:space="preserve">PEVuZE5vdGU+PENpdGU+PEF1dGhvcj5XYW5nPC9BdXRob3I+PFllYXI+MjAxNDwvWWVhcj48UmVj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</w:fldData>
        </w:fldChar>
      </w:r>
      <w:r w:rsidR="00DE79A4" w:rsidRPr="00F55EE1">
        <w:rPr>
          <w:bCs/>
        </w:rPr>
        <w:instrText xml:space="preserve"> ADDIN EN.CITE </w:instrText>
      </w:r>
      <w:r w:rsidR="00DE79A4" w:rsidRPr="00D84C91">
        <w:rPr>
          <w:bCs/>
        </w:rPr>
        <w:fldChar w:fldCharType="begin">
          <w:fldData xml:space="preserve">PEVuZE5vdGU+PENpdGU+PEF1dGhvcj5XYW5nPC9BdXRob3I+PFllYXI+MjAxNDwvWWVhcj48UmVj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</w:fldData>
        </w:fldChar>
      </w:r>
      <w:r w:rsidR="00DE79A4" w:rsidRPr="00F55EE1">
        <w:rPr>
          <w:bCs/>
        </w:rPr>
        <w:instrText xml:space="preserve"> ADDIN EN.CITE.DATA </w:instrText>
      </w:r>
      <w:r w:rsidR="00DE79A4" w:rsidRPr="00D84C91">
        <w:rPr>
          <w:bCs/>
        </w:rPr>
      </w:r>
      <w:r w:rsidR="00DE79A4" w:rsidRPr="00D84C91">
        <w:rPr>
          <w:bCs/>
        </w:rPr>
        <w:fldChar w:fldCharType="end"/>
      </w:r>
      <w:r w:rsidR="00325B76" w:rsidRPr="00D84C91">
        <w:rPr>
          <w:bCs/>
        </w:rPr>
      </w:r>
      <w:r w:rsidR="00325B76" w:rsidRPr="00D84C91">
        <w:rPr>
          <w:bCs/>
        </w:rPr>
        <w:fldChar w:fldCharType="separate"/>
      </w:r>
      <w:r w:rsidR="00DE79A4" w:rsidRPr="00F55EE1">
        <w:rPr>
          <w:bCs/>
          <w:noProof/>
          <w:vertAlign w:val="superscript"/>
        </w:rPr>
        <w:t>16</w:t>
      </w:r>
      <w:r>
        <w:rPr>
          <w:bCs/>
          <w:noProof/>
          <w:vertAlign w:val="superscript"/>
        </w:rPr>
        <w:t>–</w:t>
      </w:r>
      <w:r w:rsidR="00DE79A4" w:rsidRPr="00F55EE1">
        <w:rPr>
          <w:bCs/>
          <w:noProof/>
          <w:vertAlign w:val="superscript"/>
        </w:rPr>
        <w:t>18</w:t>
      </w:r>
      <w:r w:rsidR="00325B76" w:rsidRPr="00D84C91">
        <w:rPr>
          <w:bCs/>
        </w:rPr>
        <w:fldChar w:fldCharType="end"/>
      </w:r>
      <w:r>
        <w:rPr>
          <w:bCs/>
        </w:rPr>
        <w:t>.</w:t>
      </w:r>
      <w:r w:rsidR="00460370" w:rsidRPr="00F55EE1">
        <w:rPr>
          <w:bCs/>
        </w:rPr>
        <w:t xml:space="preserve"> These variations are essential </w:t>
      </w:r>
      <w:r w:rsidR="004B258E" w:rsidRPr="00F55EE1">
        <w:rPr>
          <w:bCs/>
        </w:rPr>
        <w:t xml:space="preserve">to </w:t>
      </w:r>
      <w:r w:rsidR="00460370" w:rsidRPr="00F55EE1">
        <w:rPr>
          <w:bCs/>
        </w:rPr>
        <w:t xml:space="preserve">the ribosome function. </w:t>
      </w:r>
      <w:r>
        <w:rPr>
          <w:bCs/>
        </w:rPr>
        <w:t>Here,</w:t>
      </w:r>
      <w:r w:rsidR="00CA51E2" w:rsidRPr="00F55EE1">
        <w:rPr>
          <w:bCs/>
        </w:rPr>
        <w:t xml:space="preserve"> </w:t>
      </w:r>
      <w:r>
        <w:rPr>
          <w:bCs/>
        </w:rPr>
        <w:t xml:space="preserve">the protocol </w:t>
      </w:r>
      <w:r w:rsidR="00CA51E2" w:rsidRPr="00F55EE1">
        <w:rPr>
          <w:bCs/>
        </w:rPr>
        <w:t>describe</w:t>
      </w:r>
      <w:r>
        <w:rPr>
          <w:bCs/>
        </w:rPr>
        <w:t>s</w:t>
      </w:r>
      <w:r w:rsidR="00CA51E2" w:rsidRPr="00F55EE1">
        <w:rPr>
          <w:bCs/>
        </w:rPr>
        <w:t xml:space="preserve"> the details of </w:t>
      </w:r>
      <w:r w:rsidR="00322022" w:rsidRPr="00F55EE1">
        <w:rPr>
          <w:bCs/>
        </w:rPr>
        <w:t>ribosome</w:t>
      </w:r>
      <w:r w:rsidR="00CA51E2" w:rsidRPr="00F55EE1">
        <w:rPr>
          <w:bCs/>
        </w:rPr>
        <w:t xml:space="preserve">/tRNA-labeling, their incorporation in </w:t>
      </w:r>
      <w:r w:rsidR="00B44477" w:rsidRPr="00F55EE1">
        <w:rPr>
          <w:bCs/>
        </w:rPr>
        <w:t xml:space="preserve">the </w:t>
      </w:r>
      <w:r w:rsidR="00CA51E2" w:rsidRPr="00F55EE1">
        <w:rPr>
          <w:bCs/>
        </w:rPr>
        <w:t>ribosome, smFRET sample</w:t>
      </w:r>
      <w:r w:rsidR="0055674F" w:rsidRPr="00F55EE1">
        <w:rPr>
          <w:bCs/>
        </w:rPr>
        <w:t xml:space="preserve"> preparation, and data acquisition</w:t>
      </w:r>
      <w:r w:rsidR="00CF119D" w:rsidRPr="00F55EE1">
        <w:rPr>
          <w:bCs/>
        </w:rPr>
        <w:t>/analysis</w:t>
      </w:r>
      <w:r w:rsidR="00A3186C" w:rsidRPr="00D84C91">
        <w:rPr>
          <w:bCs/>
        </w:rPr>
        <w:fldChar w:fldCharType="begin"/>
      </w:r>
      <w:r w:rsidR="00DE79A4" w:rsidRPr="00F55EE1">
        <w:rPr>
          <w:bCs/>
        </w:rPr>
        <w:instrText xml:space="preserve"> ADDIN EN.CITE &lt;EndNote&gt;&lt;Cite&gt;&lt;Author&gt;Lin&lt;/Author&gt;&lt;Year&gt;2019&lt;/Year&gt;&lt;RecNum&gt;1846&lt;/RecNum&gt;&lt;DisplayText&gt;&lt;style face="superscript"&gt;19&lt;/style&gt;&lt;/DisplayText&gt;&lt;record&gt;&lt;rec-number&gt;1846&lt;/rec-number&gt;&lt;foreign-keys&gt;&lt;key app="EN" db-id="2dsaf5pw0r5rsuexdt1x202jzesa2zwrezwe" timestamp="1615161845"&gt;1846&lt;/key&gt;&lt;/foreign-keys&gt;&lt;ref-type name="Journal Article"&gt;17&lt;/ref-type&gt;&lt;contributors&gt;&lt;authors&gt;&lt;author&gt;Lin, R.&lt;/author&gt;&lt;author&gt;Wang, Y.&lt;/author&gt;&lt;/authors&gt;&lt;/contributors&gt;&lt;auth-address&gt;Department of Biochemistry and Biology, University of Houston, Houston, TX 77204-5001, USA.&lt;/auth-address&gt;&lt;titles&gt;&lt;title&gt;Automated smFRET microscope for the quantification of label-free DNA oligos&lt;/title&gt;&lt;secondary-title&gt;Biomed Opt Express&lt;/secondary-title&gt;&lt;/titles&gt;&lt;periodical&gt;&lt;full-title&gt;Biomed Opt Express&lt;/full-title&gt;&lt;/periodical&gt;&lt;pages&gt;682-693&lt;/pages&gt;&lt;volume&gt;10&lt;/volume&gt;&lt;number&gt;2&lt;/number&gt;&lt;edition&gt;2019/02/26&lt;/edition&gt;&lt;dates&gt;&lt;year&gt;2019&lt;/year&gt;&lt;pub-dates&gt;&lt;date&gt;Feb 1&lt;/date&gt;&lt;/pub-dates&gt;&lt;/dates&gt;&lt;isbn&gt;2156-7085 (Print)&amp;#xD;2156-7085 (Linking)&lt;/isbn&gt;&lt;accession-num&gt;30800508&lt;/accession-num&gt;&lt;urls&gt;&lt;related-urls&gt;&lt;url&gt;https://www.ncbi.nlm.nih.gov/pubmed/30800508&lt;/url&gt;&lt;/related-urls&gt;&lt;/urls&gt;&lt;custom2&gt;PMC6377893 article.&lt;/custom2&gt;&lt;electronic-resource-num&gt;10.1364/BOE.10.000682&lt;/electronic-resource-num&gt;&lt;/record&gt;&lt;/Cite&gt;&lt;/EndNote&gt;</w:instrText>
      </w:r>
      <w:r w:rsidR="00A3186C" w:rsidRPr="00D84C91">
        <w:rPr>
          <w:bCs/>
        </w:rPr>
        <w:fldChar w:fldCharType="separate"/>
      </w:r>
      <w:r w:rsidR="00DE79A4" w:rsidRPr="00F55EE1">
        <w:rPr>
          <w:bCs/>
          <w:noProof/>
          <w:vertAlign w:val="superscript"/>
        </w:rPr>
        <w:t>19</w:t>
      </w:r>
      <w:r w:rsidR="00A3186C" w:rsidRPr="00D84C91">
        <w:rPr>
          <w:bCs/>
        </w:rPr>
        <w:fldChar w:fldCharType="end"/>
      </w:r>
      <w:r>
        <w:rPr>
          <w:bCs/>
        </w:rPr>
        <w:t>.</w:t>
      </w:r>
    </w:p>
    <w:p w14:paraId="74F35EEA" w14:textId="77777777" w:rsidR="00B756EC" w:rsidRPr="00F55EE1" w:rsidRDefault="00B756EC">
      <w:pPr>
        <w:rPr>
          <w:b/>
        </w:rPr>
      </w:pPr>
      <w:bookmarkStart w:id="5" w:name="tyjcwt" w:colFirst="0" w:colLast="0"/>
      <w:bookmarkEnd w:id="5"/>
    </w:p>
    <w:p w14:paraId="64BE5C97" w14:textId="4F63EF4F" w:rsidR="00322022" w:rsidRPr="00F55EE1" w:rsidRDefault="00551D82">
      <w:r w:rsidRPr="00F55EE1">
        <w:rPr>
          <w:b/>
        </w:rPr>
        <w:t>PROTOCOL:</w:t>
      </w:r>
    </w:p>
    <w:p w14:paraId="433F453D" w14:textId="77777777" w:rsidR="005F5D8F" w:rsidRPr="00D84C91" w:rsidRDefault="005F5D8F">
      <w:pPr>
        <w:rPr>
          <w:b/>
          <w:bCs/>
        </w:rPr>
      </w:pPr>
    </w:p>
    <w:p w14:paraId="0E8692BD" w14:textId="47E077B3" w:rsidR="00322022" w:rsidRPr="00D84C91" w:rsidRDefault="009E1A4A" w:rsidP="00F55EE1">
      <w:pPr>
        <w:pStyle w:val="ListParagraph"/>
        <w:numPr>
          <w:ilvl w:val="0"/>
          <w:numId w:val="14"/>
        </w:numPr>
        <w:ind w:left="0" w:firstLine="0"/>
        <w:rPr>
          <w:b/>
          <w:bCs/>
        </w:rPr>
      </w:pPr>
      <w:r w:rsidRPr="00D84C91">
        <w:rPr>
          <w:b/>
          <w:bCs/>
        </w:rPr>
        <w:t>P</w:t>
      </w:r>
      <w:r w:rsidR="00322022" w:rsidRPr="00D84C91">
        <w:rPr>
          <w:b/>
          <w:bCs/>
        </w:rPr>
        <w:t>reparation of labeled ribosome and tRNA for FRET detection</w:t>
      </w:r>
    </w:p>
    <w:p w14:paraId="674D5E7D" w14:textId="77777777" w:rsidR="00F55EE1" w:rsidRPr="00F55EE1" w:rsidRDefault="00F55EE1" w:rsidP="00D84C91">
      <w:pPr>
        <w:pStyle w:val="ListParagraph"/>
        <w:ind w:left="0"/>
      </w:pPr>
    </w:p>
    <w:p w14:paraId="24959403" w14:textId="095CEB3E" w:rsidR="003E28B9" w:rsidRPr="00F55EE1" w:rsidRDefault="003C7A13" w:rsidP="00D84C91">
      <w:pPr>
        <w:pStyle w:val="ListParagraph"/>
        <w:numPr>
          <w:ilvl w:val="1"/>
          <w:numId w:val="14"/>
        </w:numPr>
        <w:ind w:left="0" w:firstLine="0"/>
      </w:pPr>
      <w:r>
        <w:t>Isolate</w:t>
      </w:r>
      <w:r w:rsidR="003E28B9" w:rsidRPr="00F55EE1">
        <w:t xml:space="preserve"> </w:t>
      </w:r>
      <w:r>
        <w:t>r</w:t>
      </w:r>
      <w:r w:rsidR="003E28B9" w:rsidRPr="00F55EE1">
        <w:t xml:space="preserve">ibosome without L27 from </w:t>
      </w:r>
      <w:r w:rsidR="003E28B9" w:rsidRPr="00D84C91">
        <w:rPr>
          <w:i/>
          <w:iCs/>
        </w:rPr>
        <w:t>E. coli</w:t>
      </w:r>
      <w:r w:rsidR="003E28B9" w:rsidRPr="00F55EE1">
        <w:t xml:space="preserve"> strain IW312 according to standard protocols</w:t>
      </w:r>
      <w:r w:rsidR="00464D40" w:rsidRPr="00D84C91">
        <w:fldChar w:fldCharType="begin">
          <w:fldData xml:space="preserve">PEVuZE5vdGU+PENpdGU+PEF1dGhvcj5Nb2F6ZWQ8L0F1dGhvcj48WWVhcj4xOTg2PC9ZZWFyPjxS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</w:fldData>
        </w:fldChar>
      </w:r>
      <w:r w:rsidR="00DE79A4" w:rsidRPr="00F55EE1">
        <w:instrText xml:space="preserve"> ADDIN EN.CITE </w:instrText>
      </w:r>
      <w:r w:rsidR="00DE79A4" w:rsidRPr="00D84C91">
        <w:fldChar w:fldCharType="begin">
          <w:fldData xml:space="preserve">PEVuZE5vdGU+PENpdGU+PEF1dGhvcj5Nb2F6ZWQ8L0F1dGhvcj48WWVhcj4xOTg2PC9ZZWFyPjxS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</w:fldData>
        </w:fldChar>
      </w:r>
      <w:r w:rsidR="00DE79A4" w:rsidRPr="00F55EE1">
        <w:instrText xml:space="preserve"> ADDIN EN.CITE.DATA </w:instrText>
      </w:r>
      <w:r w:rsidR="00DE79A4" w:rsidRPr="00D84C91">
        <w:fldChar w:fldCharType="end"/>
      </w:r>
      <w:r w:rsidR="00464D40" w:rsidRPr="00D84C91">
        <w:fldChar w:fldCharType="separate"/>
      </w:r>
      <w:r w:rsidR="00DE79A4" w:rsidRPr="00F55EE1">
        <w:rPr>
          <w:noProof/>
          <w:vertAlign w:val="superscript"/>
        </w:rPr>
        <w:t>20,21</w:t>
      </w:r>
      <w:r w:rsidR="00464D40" w:rsidRPr="00D84C91">
        <w:fldChar w:fldCharType="end"/>
      </w:r>
      <w:r>
        <w:t>.</w:t>
      </w:r>
      <w:r w:rsidR="00FF76FC" w:rsidRPr="00F55EE1">
        <w:t xml:space="preserve"> </w:t>
      </w:r>
      <w:r>
        <w:t>Extract the r</w:t>
      </w:r>
      <w:r w:rsidR="00B64481" w:rsidRPr="00F55EE1">
        <w:t xml:space="preserve">egular ribosome from </w:t>
      </w:r>
      <w:r w:rsidRPr="00A1607B">
        <w:rPr>
          <w:i/>
          <w:iCs/>
        </w:rPr>
        <w:t>E. coli</w:t>
      </w:r>
      <w:r w:rsidRPr="00F55EE1">
        <w:t xml:space="preserve"> strain </w:t>
      </w:r>
      <w:r w:rsidR="00B64481" w:rsidRPr="00F55EE1">
        <w:t>MRE600.</w:t>
      </w:r>
    </w:p>
    <w:p w14:paraId="2EC4D059" w14:textId="54BD14E0" w:rsidR="001101E3" w:rsidRPr="00F55EE1" w:rsidRDefault="001101E3" w:rsidP="00D84C91"/>
    <w:p w14:paraId="74D6C58A" w14:textId="125FFEB0" w:rsidR="00700E36" w:rsidRPr="00F55EE1" w:rsidRDefault="003C7A13" w:rsidP="00D84C91">
      <w:pPr>
        <w:pStyle w:val="ListParagraph"/>
        <w:numPr>
          <w:ilvl w:val="1"/>
          <w:numId w:val="14"/>
        </w:numPr>
        <w:ind w:left="0" w:firstLine="0"/>
      </w:pPr>
      <w:r>
        <w:t>Clone t</w:t>
      </w:r>
      <w:r w:rsidR="00B2502C" w:rsidRPr="00F55EE1">
        <w:t xml:space="preserve">he L27’s rpmA gene with C-terminal His-tag into </w:t>
      </w:r>
      <w:r w:rsidR="00700E36" w:rsidRPr="00F55EE1">
        <w:t>pET-21b (+) plasmid</w:t>
      </w:r>
      <w:r w:rsidR="00B2502C" w:rsidRPr="00F55EE1">
        <w:t>, which</w:t>
      </w:r>
      <w:r w:rsidR="00700E36" w:rsidRPr="00F55EE1">
        <w:t xml:space="preserve"> </w:t>
      </w:r>
      <w:r w:rsidR="00B2502C" w:rsidRPr="00F55EE1">
        <w:t xml:space="preserve">is transformed and </w:t>
      </w:r>
      <w:r w:rsidR="00700E36" w:rsidRPr="00F55EE1">
        <w:t>expressed in BL21(DE3)pLysS cells</w:t>
      </w:r>
      <w:r w:rsidR="00700E36" w:rsidRPr="00D84C91">
        <w:fldChar w:fldCharType="begin"/>
      </w:r>
      <w:r w:rsidR="00700E36" w:rsidRPr="00F55EE1">
        <w:instrText xml:space="preserve"> ADDIN EN.CITE &lt;EndNote&gt;&lt;Cite&gt;&lt;Author&gt;Altuntop&lt;/Author&gt;&lt;Year&gt;2010&lt;/Year&gt;&lt;RecNum&gt;1809&lt;/RecNum&gt;&lt;DisplayText&gt;&lt;style face="superscript"&gt;15&lt;/style&gt;&lt;/DisplayText&gt;&lt;record&gt;&lt;rec-number&gt;1809&lt;/rec-number&gt;&lt;foreign-keys&gt;&lt;key app="EN" db-id="2dsaf5pw0r5rsuexdt1x202jzesa2zwrezwe" timestamp="1615065902"&gt;1809&lt;/key&gt;&lt;/foreign-keys&gt;&lt;ref-type name="Journal Article"&gt;17&lt;/ref-type&gt;&lt;contributors&gt;&lt;authors&gt;&lt;author&gt;Altuntop, M. E.&lt;/author&gt;&lt;author&gt;Ly, C. T.&lt;/author&gt;&lt;author&gt;Wang, Y.&lt;/author&gt;&lt;/authors&gt;&lt;/contributors&gt;&lt;auth-address&gt;Department of Biology and Biochemistry, University of Houston, Houston, Texas, USA.&lt;/auth-address&gt;&lt;titles&gt;&lt;title&gt;Single-molecule study of ribosome hierarchic dynamics at the peptidyl transferase center&lt;/title&gt;&lt;secondary-title&gt;Biophys J&lt;/secondary-title&gt;&lt;alt-title&gt;Biophysical journal&lt;/alt-title&gt;&lt;/titles&gt;&lt;periodical&gt;&lt;full-title&gt;Biophys J&lt;/full-title&gt;&lt;/periodical&gt;&lt;alt-periodical&gt;&lt;full-title&gt;Biophysical Journal&lt;/full-title&gt;&lt;abbr-1&gt;Biophys. J.&lt;/abbr-1&gt;&lt;abbr-2&gt;Biophys J&lt;/abbr-2&gt;&lt;/alt-periodical&gt;&lt;pages&gt;3002-9&lt;/pages&gt;&lt;volume&gt;99&lt;/volume&gt;&lt;number&gt;9&lt;/number&gt;&lt;keywords&gt;&lt;keyword&gt;Algorithms&lt;/keyword&gt;&lt;keyword&gt;Biophysical Phenomena&lt;/keyword&gt;&lt;keyword&gt;Fluorescence Resonance Energy Transfer&lt;/keyword&gt;&lt;keyword&gt;Kinetics&lt;/keyword&gt;&lt;keyword&gt;Models, Molecular&lt;/keyword&gt;&lt;keyword&gt;Peptide Elongation Factor G/metabolism&lt;/keyword&gt;&lt;keyword&gt;Peptidyl Transferases/*chemistry/*metabolism&lt;/keyword&gt;&lt;keyword&gt;Protein Biosynthesis&lt;/keyword&gt;&lt;keyword&gt;RNA, Messenger/genetics/metabolism&lt;/keyword&gt;&lt;keyword&gt;Ribosomal Proteins/chemistry/metabolism&lt;/keyword&gt;&lt;keyword&gt;Ribosomes/*chemistry/*metabolism&lt;/keyword&gt;&lt;keyword&gt;Thermodynamics&lt;/keyword&gt;&lt;/keywords&gt;&lt;dates&gt;&lt;year&gt;2010&lt;/year&gt;&lt;pub-dates&gt;&lt;date&gt;Nov 3&lt;/date&gt;&lt;/pub-dates&gt;&lt;/dates&gt;&lt;isbn&gt;1542-0086 (Electronic)&amp;#xD;0006-3495 (Linking)&lt;/isbn&gt;&lt;accession-num&gt;21044598&lt;/accession-num&gt;&lt;urls&gt;&lt;related-urls&gt;&lt;url&gt;http://www.ncbi.nlm.nih.gov/pubmed/21044598&lt;/url&gt;&lt;/related-urls&gt;&lt;/urls&gt;&lt;custom2&gt;2966008&lt;/custom2&gt;&lt;electronic-resource-num&gt;10.1016/j.bpj.2010.08.037&lt;/electronic-resource-num&gt;&lt;/record&gt;&lt;/Cite&gt;&lt;/EndNote&gt;</w:instrText>
      </w:r>
      <w:r w:rsidR="00700E36" w:rsidRPr="00D84C91">
        <w:fldChar w:fldCharType="separate"/>
      </w:r>
      <w:r w:rsidR="00700E36" w:rsidRPr="00F55EE1">
        <w:rPr>
          <w:noProof/>
          <w:vertAlign w:val="superscript"/>
        </w:rPr>
        <w:t>15</w:t>
      </w:r>
      <w:r w:rsidR="00700E36" w:rsidRPr="00D84C91">
        <w:fldChar w:fldCharType="end"/>
      </w:r>
      <w:r>
        <w:t>.</w:t>
      </w:r>
      <w:r w:rsidR="00700E36" w:rsidRPr="00F55EE1">
        <w:t xml:space="preserve"> </w:t>
      </w:r>
      <w:r>
        <w:t>Purify t</w:t>
      </w:r>
      <w:r w:rsidR="00700E36" w:rsidRPr="00F55EE1">
        <w:t xml:space="preserve">he protein via </w:t>
      </w:r>
      <w:r>
        <w:t xml:space="preserve">a </w:t>
      </w:r>
      <w:r w:rsidR="00700E36" w:rsidRPr="00F55EE1">
        <w:t xml:space="preserve">prepacked </w:t>
      </w:r>
      <w:r w:rsidR="00BC6F66">
        <w:t xml:space="preserve">sepharose </w:t>
      </w:r>
      <w:r w:rsidR="00700E36" w:rsidRPr="00F55EE1">
        <w:t>column</w:t>
      </w:r>
      <w:r w:rsidR="008315DD">
        <w:t>.</w:t>
      </w:r>
    </w:p>
    <w:p w14:paraId="5DDBDD18" w14:textId="77777777" w:rsidR="00700E36" w:rsidRPr="00F55EE1" w:rsidRDefault="00700E36" w:rsidP="00D84C91"/>
    <w:p w14:paraId="0C74B1B2" w14:textId="4CB95B80" w:rsidR="001101E3" w:rsidRDefault="009E1A4A" w:rsidP="00D84C91">
      <w:pPr>
        <w:pStyle w:val="ListParagraph"/>
        <w:numPr>
          <w:ilvl w:val="1"/>
          <w:numId w:val="14"/>
        </w:numPr>
        <w:ind w:left="0" w:firstLine="0"/>
      </w:pPr>
      <w:r w:rsidRPr="00F55EE1">
        <w:t>L</w:t>
      </w:r>
      <w:r w:rsidR="003E28B9" w:rsidRPr="00F55EE1">
        <w:t>abel</w:t>
      </w:r>
      <w:r w:rsidR="003C7A13">
        <w:t>ing</w:t>
      </w:r>
      <w:r w:rsidR="003E28B9" w:rsidRPr="00F55EE1">
        <w:t xml:space="preserve"> of L27</w:t>
      </w:r>
    </w:p>
    <w:p w14:paraId="504981F1" w14:textId="77777777" w:rsidR="00F55EE1" w:rsidRPr="00F55EE1" w:rsidRDefault="00F55EE1" w:rsidP="00D84C91"/>
    <w:p w14:paraId="660C1FB3" w14:textId="7DF81D41" w:rsidR="0078208B" w:rsidRPr="00F55EE1" w:rsidRDefault="003C7A13" w:rsidP="00D84C91">
      <w:pPr>
        <w:pStyle w:val="ListParagraph"/>
        <w:numPr>
          <w:ilvl w:val="2"/>
          <w:numId w:val="14"/>
        </w:numPr>
        <w:ind w:left="0" w:firstLine="0"/>
      </w:pPr>
      <w:r>
        <w:t xml:space="preserve">Incubate </w:t>
      </w:r>
      <w:r w:rsidR="00810AD0" w:rsidRPr="00F55EE1">
        <w:t>20</w:t>
      </w:r>
      <w:r>
        <w:t>–</w:t>
      </w:r>
      <w:r w:rsidR="00810AD0" w:rsidRPr="00F55EE1">
        <w:t xml:space="preserve">100 </w:t>
      </w:r>
      <w:r w:rsidR="00810AD0" w:rsidRPr="00C701E0">
        <w:rPr>
          <w:rFonts w:ascii="Symbol" w:hAnsi="Symbol"/>
        </w:rPr>
        <w:t>m</w:t>
      </w:r>
      <w:r w:rsidR="00810AD0" w:rsidRPr="00F55EE1">
        <w:t xml:space="preserve">M </w:t>
      </w:r>
      <w:r w:rsidR="003E0C95" w:rsidRPr="00F55EE1">
        <w:t xml:space="preserve">of purified </w:t>
      </w:r>
      <w:r w:rsidR="00700E36" w:rsidRPr="00F55EE1">
        <w:t xml:space="preserve">L27 </w:t>
      </w:r>
      <w:r w:rsidR="00810AD0" w:rsidRPr="00F55EE1">
        <w:t xml:space="preserve">in 100 </w:t>
      </w:r>
      <w:r w:rsidR="00810AD0" w:rsidRPr="00C701E0">
        <w:rPr>
          <w:rFonts w:ascii="Symbol" w:hAnsi="Symbol"/>
        </w:rPr>
        <w:t>m</w:t>
      </w:r>
      <w:r w:rsidR="00810AD0" w:rsidRPr="00F55EE1">
        <w:t xml:space="preserve">L </w:t>
      </w:r>
      <w:r w:rsidR="003E0C95" w:rsidRPr="00F55EE1">
        <w:t>with 2</w:t>
      </w:r>
      <w:r>
        <w:t>–</w:t>
      </w:r>
      <w:r w:rsidR="00BC6F66" w:rsidRPr="00F55EE1">
        <w:t>10</w:t>
      </w:r>
      <w:r w:rsidR="00BC6F66">
        <w:t>-fold</w:t>
      </w:r>
      <w:r w:rsidR="003E0C95" w:rsidRPr="00F55EE1">
        <w:t xml:space="preserve"> excess of </w:t>
      </w:r>
      <w:r w:rsidR="00C701E0" w:rsidRPr="00F55EE1">
        <w:t>TCEP</w:t>
      </w:r>
      <w:r w:rsidR="00C701E0">
        <w:t xml:space="preserve"> </w:t>
      </w:r>
      <w:r w:rsidR="00A43895">
        <w:t>(</w:t>
      </w:r>
      <w:r w:rsidR="00A43895" w:rsidRPr="00A43895">
        <w:t>Tris</w:t>
      </w:r>
      <w:r w:rsidR="00A43895">
        <w:t>-</w:t>
      </w:r>
      <w:r w:rsidR="00A43895" w:rsidRPr="00A43895">
        <w:t>2-carboxyethy</w:t>
      </w:r>
      <w:r w:rsidR="00A43895">
        <w:t>l-</w:t>
      </w:r>
      <w:r w:rsidR="00A43895" w:rsidRPr="00A43895">
        <w:t>phosphine</w:t>
      </w:r>
      <w:r w:rsidR="00A43895">
        <w:t>)</w:t>
      </w:r>
      <w:r w:rsidR="003E0C95" w:rsidRPr="00F55EE1">
        <w:t xml:space="preserve"> at </w:t>
      </w:r>
      <w:r>
        <w:t>room temperature (RT)</w:t>
      </w:r>
      <w:r w:rsidR="003E0C95" w:rsidRPr="00F55EE1">
        <w:t xml:space="preserve"> for 30 min. </w:t>
      </w:r>
      <w:r>
        <w:t>Buffer exchange the</w:t>
      </w:r>
      <w:r w:rsidR="003E0C95" w:rsidRPr="00F55EE1">
        <w:t xml:space="preserve"> solution into PBS buffer (</w:t>
      </w:r>
      <w:r w:rsidR="00C617FE" w:rsidRPr="00F55EE1">
        <w:t xml:space="preserve">10 mM </w:t>
      </w:r>
      <w:r w:rsidR="00A615FE" w:rsidRPr="00F55EE1">
        <w:t>Na</w:t>
      </w:r>
      <w:r w:rsidR="00A615FE" w:rsidRPr="00F55EE1">
        <w:rPr>
          <w:vertAlign w:val="subscript"/>
        </w:rPr>
        <w:t>2</w:t>
      </w:r>
      <w:r w:rsidR="00A615FE" w:rsidRPr="00F55EE1">
        <w:t>HPO</w:t>
      </w:r>
      <w:r w:rsidR="00A615FE" w:rsidRPr="00F55EE1">
        <w:rPr>
          <w:vertAlign w:val="subscript"/>
        </w:rPr>
        <w:t>4</w:t>
      </w:r>
      <w:r w:rsidR="00A615FE" w:rsidRPr="00F55EE1">
        <w:t xml:space="preserve">, </w:t>
      </w:r>
      <w:r w:rsidR="00C617FE" w:rsidRPr="00F55EE1">
        <w:t xml:space="preserve">1.8 mM </w:t>
      </w:r>
      <w:r w:rsidR="00A615FE" w:rsidRPr="00F55EE1">
        <w:t>KH</w:t>
      </w:r>
      <w:r w:rsidR="00A615FE" w:rsidRPr="00F55EE1">
        <w:rPr>
          <w:vertAlign w:val="subscript"/>
        </w:rPr>
        <w:t>2</w:t>
      </w:r>
      <w:r w:rsidR="00A615FE" w:rsidRPr="00F55EE1">
        <w:t>PO</w:t>
      </w:r>
      <w:r w:rsidR="00A615FE" w:rsidRPr="00F55EE1">
        <w:rPr>
          <w:vertAlign w:val="subscript"/>
        </w:rPr>
        <w:t>4</w:t>
      </w:r>
      <w:r w:rsidR="00BE46BB" w:rsidRPr="00F55EE1">
        <w:t>,</w:t>
      </w:r>
      <w:r w:rsidR="00A615FE" w:rsidRPr="00F55EE1">
        <w:t xml:space="preserve"> </w:t>
      </w:r>
      <w:r w:rsidR="00C617FE" w:rsidRPr="00F55EE1">
        <w:t xml:space="preserve">2.7 mM </w:t>
      </w:r>
      <w:r w:rsidR="00A615FE" w:rsidRPr="00F55EE1">
        <w:t>KCl</w:t>
      </w:r>
      <w:r w:rsidR="00C617FE" w:rsidRPr="00F55EE1">
        <w:t xml:space="preserve">; 0.137 M </w:t>
      </w:r>
      <w:r w:rsidR="00A615FE" w:rsidRPr="00F55EE1">
        <w:t>NaCl</w:t>
      </w:r>
      <w:r w:rsidR="003E0C95" w:rsidRPr="00F55EE1">
        <w:t>)</w:t>
      </w:r>
      <w:r w:rsidR="00F105AE" w:rsidRPr="00F55EE1">
        <w:t>,</w:t>
      </w:r>
      <w:r w:rsidR="00C25BD9" w:rsidRPr="00F55EE1">
        <w:t xml:space="preserve"> </w:t>
      </w:r>
      <w:r w:rsidR="00F105AE" w:rsidRPr="00F55EE1">
        <w:t xml:space="preserve">using </w:t>
      </w:r>
      <w:r>
        <w:t xml:space="preserve">a </w:t>
      </w:r>
      <w:r w:rsidR="00F105AE" w:rsidRPr="00F55EE1">
        <w:t>nap-5 column</w:t>
      </w:r>
      <w:r w:rsidR="003E0C95" w:rsidRPr="00F55EE1">
        <w:t>.</w:t>
      </w:r>
      <w:r w:rsidR="008606F1" w:rsidRPr="00F55EE1">
        <w:t xml:space="preserve"> </w:t>
      </w:r>
      <w:r>
        <w:t xml:space="preserve">Add </w:t>
      </w:r>
      <w:r w:rsidR="00280380" w:rsidRPr="00F55EE1">
        <w:t xml:space="preserve">10-fold excess Cy5-maleimide mono-reactive dye in DMSO into the solution and incubate at </w:t>
      </w:r>
      <w:r>
        <w:t>RT</w:t>
      </w:r>
      <w:r w:rsidRPr="00F55EE1">
        <w:t xml:space="preserve"> </w:t>
      </w:r>
      <w:r w:rsidR="00280380" w:rsidRPr="00F55EE1">
        <w:t>in the dark for 2 h.</w:t>
      </w:r>
    </w:p>
    <w:p w14:paraId="4D147973" w14:textId="77777777" w:rsidR="001101E3" w:rsidRPr="00F55EE1" w:rsidRDefault="001101E3" w:rsidP="00D84C91"/>
    <w:p w14:paraId="3CCBF2DE" w14:textId="0B7DC8A0" w:rsidR="003E0C95" w:rsidRPr="00F55EE1" w:rsidRDefault="003C7A13" w:rsidP="00D84C91">
      <w:pPr>
        <w:pStyle w:val="ListParagraph"/>
        <w:numPr>
          <w:ilvl w:val="2"/>
          <w:numId w:val="14"/>
        </w:numPr>
        <w:ind w:left="0" w:firstLine="0"/>
      </w:pPr>
      <w:r>
        <w:t>Load t</w:t>
      </w:r>
      <w:r w:rsidR="0078208B" w:rsidRPr="00F55EE1">
        <w:t xml:space="preserve">he labeled protein solution </w:t>
      </w:r>
      <w:r w:rsidR="00C701E0">
        <w:t>(500</w:t>
      </w:r>
      <w:r w:rsidR="00E016FE" w:rsidDel="00E016FE">
        <w:t xml:space="preserve"> </w:t>
      </w:r>
      <w:r w:rsidR="00C701E0" w:rsidRPr="00E016FE">
        <w:rPr>
          <w:rFonts w:ascii="Symbol" w:hAnsi="Symbol"/>
        </w:rPr>
        <w:t>m</w:t>
      </w:r>
      <w:r w:rsidR="00C701E0">
        <w:t>L)</w:t>
      </w:r>
      <w:r w:rsidR="00BC6F66">
        <w:t xml:space="preserve"> mentioned above on</w:t>
      </w:r>
      <w:r w:rsidR="0078208B" w:rsidRPr="00F55EE1">
        <w:t xml:space="preserve"> a Nap-5</w:t>
      </w:r>
      <w:r w:rsidR="00D94058" w:rsidRPr="00F55EE1">
        <w:t xml:space="preserve"> </w:t>
      </w:r>
      <w:r w:rsidR="0078208B" w:rsidRPr="00F55EE1">
        <w:t>column</w:t>
      </w:r>
      <w:r w:rsidR="00700943" w:rsidRPr="00F55EE1">
        <w:t xml:space="preserve"> to remove the excess dye. </w:t>
      </w:r>
      <w:r w:rsidR="00BC6F66">
        <w:t xml:space="preserve">Ensure that the </w:t>
      </w:r>
      <w:r w:rsidR="00700943" w:rsidRPr="00F55EE1">
        <w:t>protein</w:t>
      </w:r>
      <w:r>
        <w:t xml:space="preserve"> </w:t>
      </w:r>
      <w:r w:rsidR="00BC6F66">
        <w:t xml:space="preserve">elutes in the first colored band, followed by the </w:t>
      </w:r>
      <w:r>
        <w:t>free dye</w:t>
      </w:r>
      <w:r w:rsidR="00700943" w:rsidRPr="00F55EE1">
        <w:t xml:space="preserve"> </w:t>
      </w:r>
      <w:r w:rsidRPr="00F55EE1">
        <w:t xml:space="preserve">elute </w:t>
      </w:r>
      <w:r w:rsidR="00B909C5" w:rsidRPr="00F55EE1">
        <w:t>in the</w:t>
      </w:r>
      <w:r>
        <w:t xml:space="preserve"> second band, respectively</w:t>
      </w:r>
      <w:r w:rsidR="00B909C5" w:rsidRPr="00F55EE1">
        <w:t xml:space="preserve">. </w:t>
      </w:r>
      <w:r w:rsidR="00BC6F66">
        <w:t>Collect t</w:t>
      </w:r>
      <w:r w:rsidR="00B909C5" w:rsidRPr="00F55EE1">
        <w:t xml:space="preserve">he </w:t>
      </w:r>
      <w:r w:rsidR="00B35D24">
        <w:t xml:space="preserve">eluted </w:t>
      </w:r>
      <w:r w:rsidR="00B909C5" w:rsidRPr="00F55EE1">
        <w:t xml:space="preserve">protein in </w:t>
      </w:r>
      <w:r w:rsidR="00B35D24">
        <w:t xml:space="preserve">1 mL </w:t>
      </w:r>
      <w:r w:rsidR="00E016FE">
        <w:t xml:space="preserve">of </w:t>
      </w:r>
      <w:r w:rsidR="00B909C5" w:rsidRPr="00F55EE1">
        <w:t>T</w:t>
      </w:r>
      <w:r w:rsidR="00700943" w:rsidRPr="00F55EE1">
        <w:t>AM</w:t>
      </w:r>
      <w:r w:rsidR="00700943" w:rsidRPr="00F55EE1">
        <w:rPr>
          <w:vertAlign w:val="subscript"/>
        </w:rPr>
        <w:t>10</w:t>
      </w:r>
      <w:r w:rsidR="00700943" w:rsidRPr="00F55EE1">
        <w:t xml:space="preserve"> buffer (</w:t>
      </w:r>
      <w:r w:rsidR="00C617FE" w:rsidRPr="00F55EE1">
        <w:t>20 mM tris-HCl (pH 7.5), 10 mM Mg (OAc)</w:t>
      </w:r>
      <w:r w:rsidR="00C617FE" w:rsidRPr="00F55EE1">
        <w:rPr>
          <w:vertAlign w:val="subscript"/>
        </w:rPr>
        <w:t>2</w:t>
      </w:r>
      <w:r w:rsidR="00C617FE" w:rsidRPr="00F55EE1">
        <w:t>, 30 mM NH</w:t>
      </w:r>
      <w:r w:rsidR="00C617FE" w:rsidRPr="00F55EE1">
        <w:rPr>
          <w:vertAlign w:val="subscript"/>
        </w:rPr>
        <w:t>4</w:t>
      </w:r>
      <w:r w:rsidR="00C617FE" w:rsidRPr="00F55EE1">
        <w:t xml:space="preserve">Cl, 70 mM KCl, </w:t>
      </w:r>
      <w:r w:rsidR="00B8535A" w:rsidRPr="00F55EE1">
        <w:t>0.</w:t>
      </w:r>
      <w:r w:rsidR="00C617FE" w:rsidRPr="00F55EE1">
        <w:t>5 mM EDTA, and 7 mM BME (2-mercaptoethanol)</w:t>
      </w:r>
      <w:r w:rsidR="00700943" w:rsidRPr="00F55EE1">
        <w:t>).</w:t>
      </w:r>
    </w:p>
    <w:p w14:paraId="55DD1DF7" w14:textId="77777777" w:rsidR="001101E3" w:rsidRPr="00F55EE1" w:rsidRDefault="001101E3" w:rsidP="00D84C91"/>
    <w:p w14:paraId="30387374" w14:textId="73864830" w:rsidR="00D43DDD" w:rsidRPr="00F55EE1" w:rsidRDefault="009E1A4A" w:rsidP="00D84C91">
      <w:pPr>
        <w:pStyle w:val="ListParagraph"/>
        <w:numPr>
          <w:ilvl w:val="1"/>
          <w:numId w:val="14"/>
        </w:numPr>
        <w:ind w:left="0" w:firstLine="0"/>
      </w:pPr>
      <w:r w:rsidRPr="00F55EE1">
        <w:t>R</w:t>
      </w:r>
      <w:r w:rsidR="00571B8B" w:rsidRPr="00F55EE1">
        <w:t>econstitute</w:t>
      </w:r>
      <w:r w:rsidR="003C5B4E" w:rsidRPr="00F55EE1">
        <w:t xml:space="preserve"> </w:t>
      </w:r>
      <w:r w:rsidR="003C7A13">
        <w:t xml:space="preserve">the </w:t>
      </w:r>
      <w:r w:rsidR="00571B8B" w:rsidRPr="00F55EE1">
        <w:t>ribosome</w:t>
      </w:r>
      <w:r w:rsidR="003C5B4E" w:rsidRPr="00F55EE1">
        <w:t xml:space="preserve"> with L27</w:t>
      </w:r>
      <w:r w:rsidR="00571B8B" w:rsidRPr="00F55EE1">
        <w:t>.</w:t>
      </w:r>
      <w:r w:rsidR="00D43DDD" w:rsidRPr="00F55EE1">
        <w:t xml:space="preserve"> </w:t>
      </w:r>
      <w:r w:rsidR="003C7A13">
        <w:t>Mix t</w:t>
      </w:r>
      <w:r w:rsidR="00D43DDD" w:rsidRPr="00F55EE1">
        <w:t xml:space="preserve">he labeled </w:t>
      </w:r>
      <w:r w:rsidR="00A23E71" w:rsidRPr="00F55EE1">
        <w:t>L27</w:t>
      </w:r>
      <w:r w:rsidR="00D43DDD" w:rsidRPr="00F55EE1">
        <w:t xml:space="preserve"> </w:t>
      </w:r>
      <w:r w:rsidR="00BC6F66">
        <w:t xml:space="preserve">protein </w:t>
      </w:r>
      <w:r w:rsidR="00D43DDD" w:rsidRPr="00F55EE1">
        <w:t xml:space="preserve">with </w:t>
      </w:r>
      <w:r w:rsidR="00965396" w:rsidRPr="00F55EE1">
        <w:t xml:space="preserve">an </w:t>
      </w:r>
      <w:r w:rsidR="00D43DDD" w:rsidRPr="00F55EE1">
        <w:t>equal amount of IW312 ribosome</w:t>
      </w:r>
      <w:r w:rsidR="005C19A8" w:rsidRPr="00F55EE1">
        <w:t xml:space="preserve"> in TAM</w:t>
      </w:r>
      <w:r w:rsidR="005C19A8" w:rsidRPr="00F55EE1">
        <w:rPr>
          <w:vertAlign w:val="subscript"/>
        </w:rPr>
        <w:t>10</w:t>
      </w:r>
      <w:r w:rsidR="005C19A8" w:rsidRPr="00F55EE1">
        <w:t xml:space="preserve"> buffer and incubate at 37</w:t>
      </w:r>
      <w:r w:rsidR="003C7A13">
        <w:t xml:space="preserve"> °</w:t>
      </w:r>
      <w:r w:rsidR="005C19A8" w:rsidRPr="00F55EE1">
        <w:t>C for 1 h.</w:t>
      </w:r>
      <w:r w:rsidR="00A23E71" w:rsidRPr="00F55EE1">
        <w:t xml:space="preserve"> </w:t>
      </w:r>
      <w:r w:rsidR="003C7A13">
        <w:t>Remove the f</w:t>
      </w:r>
      <w:r w:rsidR="00A23E71" w:rsidRPr="00F55EE1">
        <w:t>ree protein by sucrose cushion ultracentrifugation</w:t>
      </w:r>
      <w:r w:rsidR="008D1B25">
        <w:t xml:space="preserve"> (100</w:t>
      </w:r>
      <w:r w:rsidR="008315DD">
        <w:t>,</w:t>
      </w:r>
      <w:r w:rsidR="00BC6F66">
        <w:t>000</w:t>
      </w:r>
      <w:r w:rsidR="008D1B25">
        <w:t xml:space="preserve"> </w:t>
      </w:r>
      <w:r w:rsidR="00076C6D">
        <w:t>x</w:t>
      </w:r>
      <w:r w:rsidR="00BC6F66">
        <w:t xml:space="preserve"> </w:t>
      </w:r>
      <w:r w:rsidR="00076C6D" w:rsidRPr="00BC6F66">
        <w:rPr>
          <w:i/>
          <w:iCs/>
        </w:rPr>
        <w:t>g</w:t>
      </w:r>
      <w:r w:rsidR="008D1B25">
        <w:t>, overnight)</w:t>
      </w:r>
      <w:r w:rsidR="00BC6F66">
        <w:t xml:space="preserve"> to allow the</w:t>
      </w:r>
      <w:r w:rsidR="005F5A10" w:rsidRPr="00F55EE1">
        <w:t xml:space="preserve"> ribosome </w:t>
      </w:r>
      <w:r w:rsidR="00BC6F66">
        <w:t xml:space="preserve">to </w:t>
      </w:r>
      <w:r w:rsidR="005F5A10" w:rsidRPr="00F55EE1">
        <w:t xml:space="preserve">form </w:t>
      </w:r>
      <w:r w:rsidR="00D0550D" w:rsidRPr="00F55EE1">
        <w:t xml:space="preserve">a </w:t>
      </w:r>
      <w:r w:rsidR="005F5A10" w:rsidRPr="00F55EE1">
        <w:t>blue-colored pellet at the bottom of the tube.</w:t>
      </w:r>
    </w:p>
    <w:p w14:paraId="2F601709" w14:textId="77777777" w:rsidR="001101E3" w:rsidRPr="00F55EE1" w:rsidRDefault="001101E3" w:rsidP="00D84C91"/>
    <w:p w14:paraId="5389C443" w14:textId="018C3DC5" w:rsidR="001101E3" w:rsidRPr="00F55EE1" w:rsidRDefault="009E1A4A" w:rsidP="00D84C91">
      <w:pPr>
        <w:pStyle w:val="ListParagraph"/>
        <w:numPr>
          <w:ilvl w:val="1"/>
          <w:numId w:val="14"/>
        </w:numPr>
        <w:ind w:left="0" w:firstLine="0"/>
      </w:pPr>
      <w:r w:rsidRPr="00F55EE1">
        <w:t>L</w:t>
      </w:r>
      <w:r w:rsidR="003E28B9" w:rsidRPr="00F55EE1">
        <w:t xml:space="preserve">abel </w:t>
      </w:r>
      <w:r w:rsidR="00BC6F66">
        <w:t>the</w:t>
      </w:r>
      <w:r w:rsidR="00BC6F66" w:rsidRPr="00F55EE1">
        <w:t xml:space="preserve"> </w:t>
      </w:r>
      <w:r w:rsidR="003E28B9" w:rsidRPr="00F55EE1">
        <w:t>tRNA</w:t>
      </w:r>
      <w:r w:rsidR="003E28B9" w:rsidRPr="00F55EE1">
        <w:rPr>
          <w:vertAlign w:val="superscript"/>
        </w:rPr>
        <w:t>Phe</w:t>
      </w:r>
      <w:r w:rsidR="003C7A13">
        <w:t xml:space="preserve"> according to the previously published report</w:t>
      </w:r>
      <w:r w:rsidR="00A3186C" w:rsidRPr="00D84C91">
        <w:fldChar w:fldCharType="begin">
          <w:fldData xml:space="preserve">PEVuZE5vdGU+PENpdGU+PEF1dGhvcj5QYW48L0F1dGhvcj48WWVhcj4yMDA5PC9ZZWFyPjxSZWNO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</w:fldData>
        </w:fldChar>
      </w:r>
      <w:r w:rsidR="00DE79A4" w:rsidRPr="00F55EE1">
        <w:instrText xml:space="preserve"> ADDIN EN.CITE </w:instrText>
      </w:r>
      <w:r w:rsidR="00DE79A4" w:rsidRPr="00D84C91">
        <w:fldChar w:fldCharType="begin">
          <w:fldData xml:space="preserve">PEVuZE5vdGU+PENpdGU+PEF1dGhvcj5QYW48L0F1dGhvcj48WWVhcj4yMDA5PC9ZZWFyPjxSZWNO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</w:fldData>
        </w:fldChar>
      </w:r>
      <w:r w:rsidR="00DE79A4" w:rsidRPr="00F55EE1">
        <w:instrText xml:space="preserve"> ADDIN EN.CITE.DATA </w:instrText>
      </w:r>
      <w:r w:rsidR="00DE79A4" w:rsidRPr="00D84C91">
        <w:fldChar w:fldCharType="end"/>
      </w:r>
      <w:r w:rsidR="00A3186C" w:rsidRPr="00D84C91">
        <w:fldChar w:fldCharType="separate"/>
      </w:r>
      <w:r w:rsidR="00DE79A4" w:rsidRPr="00F55EE1">
        <w:rPr>
          <w:noProof/>
          <w:vertAlign w:val="superscript"/>
        </w:rPr>
        <w:t>22</w:t>
      </w:r>
      <w:r w:rsidR="00A3186C" w:rsidRPr="00D84C91">
        <w:fldChar w:fldCharType="end"/>
      </w:r>
      <w:r w:rsidR="003C7A13">
        <w:t>.</w:t>
      </w:r>
      <w:r w:rsidR="00FD3553" w:rsidRPr="00F55EE1">
        <w:t xml:space="preserve"> </w:t>
      </w:r>
      <w:r w:rsidR="003C7A13">
        <w:t>First, incubate t</w:t>
      </w:r>
      <w:r w:rsidR="00A2082F" w:rsidRPr="00F55EE1">
        <w:t>he tRNA</w:t>
      </w:r>
      <w:r w:rsidR="000B239E" w:rsidRPr="00F55EE1">
        <w:t xml:space="preserve"> (10 A</w:t>
      </w:r>
      <w:r w:rsidR="000B239E" w:rsidRPr="00F55EE1">
        <w:rPr>
          <w:vertAlign w:val="subscript"/>
        </w:rPr>
        <w:t>260</w:t>
      </w:r>
      <w:r w:rsidR="00462DD2">
        <w:t xml:space="preserve"> in 1 m</w:t>
      </w:r>
      <w:r w:rsidR="00BC6F66">
        <w:t>L of</w:t>
      </w:r>
      <w:r w:rsidR="00462DD2">
        <w:t xml:space="preserve"> water</w:t>
      </w:r>
      <w:r w:rsidR="000B239E" w:rsidRPr="00F55EE1">
        <w:t>)</w:t>
      </w:r>
      <w:r w:rsidR="00A2082F" w:rsidRPr="00F55EE1">
        <w:t xml:space="preserve"> with</w:t>
      </w:r>
      <w:r w:rsidR="000745E4" w:rsidRPr="00F55EE1">
        <w:t xml:space="preserve"> </w:t>
      </w:r>
      <w:r w:rsidR="00974961">
        <w:t xml:space="preserve">100 </w:t>
      </w:r>
      <w:r w:rsidR="00E016FE" w:rsidRPr="00C701E0">
        <w:rPr>
          <w:rFonts w:ascii="Symbol" w:hAnsi="Symbol"/>
        </w:rPr>
        <w:t>m</w:t>
      </w:r>
      <w:r w:rsidR="00974961">
        <w:t xml:space="preserve">L </w:t>
      </w:r>
      <w:r w:rsidR="00BC6F66">
        <w:t xml:space="preserve">of </w:t>
      </w:r>
      <w:r w:rsidR="000745E4" w:rsidRPr="00F55EE1">
        <w:t>NaBH</w:t>
      </w:r>
      <w:r w:rsidR="000745E4" w:rsidRPr="00F55EE1">
        <w:rPr>
          <w:vertAlign w:val="subscript"/>
        </w:rPr>
        <w:t>4</w:t>
      </w:r>
      <w:r w:rsidR="000745E4" w:rsidRPr="00F55EE1">
        <w:t xml:space="preserve"> </w:t>
      </w:r>
      <w:r w:rsidR="00190A89">
        <w:t xml:space="preserve">(100 mM stock, adding dropwise) </w:t>
      </w:r>
      <w:r w:rsidR="000745E4" w:rsidRPr="00F55EE1">
        <w:t xml:space="preserve">at 0 </w:t>
      </w:r>
      <w:r w:rsidR="003C7A13">
        <w:t>°</w:t>
      </w:r>
      <w:r w:rsidR="003C7A13" w:rsidRPr="00F55EE1">
        <w:t xml:space="preserve">C </w:t>
      </w:r>
      <w:r w:rsidR="000745E4" w:rsidRPr="00F55EE1">
        <w:t xml:space="preserve">for 1 h. </w:t>
      </w:r>
      <w:r w:rsidR="003C7A13">
        <w:t>Free t</w:t>
      </w:r>
      <w:r w:rsidR="000745E4" w:rsidRPr="00F55EE1">
        <w:t>he tRNAs from unreacted NaBH</w:t>
      </w:r>
      <w:r w:rsidR="000745E4" w:rsidRPr="00F55EE1">
        <w:rPr>
          <w:vertAlign w:val="subscript"/>
        </w:rPr>
        <w:t>4</w:t>
      </w:r>
      <w:r w:rsidR="00A2082F" w:rsidRPr="00F55EE1">
        <w:t xml:space="preserve"> </w:t>
      </w:r>
      <w:r w:rsidR="000745E4" w:rsidRPr="00F55EE1">
        <w:t xml:space="preserve">via </w:t>
      </w:r>
      <w:r w:rsidR="00BC6F66">
        <w:t>three</w:t>
      </w:r>
      <w:r w:rsidR="000745E4" w:rsidRPr="00F55EE1">
        <w:t>-time ethanol precipitation</w:t>
      </w:r>
      <w:r w:rsidR="00CF698A">
        <w:t xml:space="preserve"> by adding 1/10 volume of 3</w:t>
      </w:r>
      <w:r w:rsidR="008315DD">
        <w:t xml:space="preserve"> </w:t>
      </w:r>
      <w:r w:rsidR="00CF698A">
        <w:t>M KAc (pH 5.0) and 2.5x volume of ethanol</w:t>
      </w:r>
      <w:r w:rsidR="000745E4" w:rsidRPr="00F55EE1">
        <w:t>.</w:t>
      </w:r>
      <w:r w:rsidR="00D058D0" w:rsidRPr="00F55EE1">
        <w:t xml:space="preserve"> </w:t>
      </w:r>
      <w:r w:rsidR="003C7A13">
        <w:t>Incubate t</w:t>
      </w:r>
      <w:r w:rsidR="00F14AAB" w:rsidRPr="00F55EE1">
        <w:t xml:space="preserve">he reduced tRNA with </w:t>
      </w:r>
      <w:r w:rsidR="004D63C7" w:rsidRPr="00F55EE1">
        <w:t xml:space="preserve">1 </w:t>
      </w:r>
      <w:r w:rsidR="00E016FE" w:rsidRPr="00C701E0">
        <w:rPr>
          <w:rFonts w:ascii="Symbol" w:hAnsi="Symbol"/>
        </w:rPr>
        <w:t>m</w:t>
      </w:r>
      <w:r w:rsidR="003C7A13">
        <w:t>L of</w:t>
      </w:r>
      <w:r w:rsidR="004D63C7" w:rsidRPr="00F55EE1">
        <w:t xml:space="preserve"> </w:t>
      </w:r>
      <w:r w:rsidR="0087390F" w:rsidRPr="00F55EE1">
        <w:t>Cy3-NHS dye</w:t>
      </w:r>
      <w:r w:rsidR="004C31A2" w:rsidRPr="00F55EE1">
        <w:t xml:space="preserve"> </w:t>
      </w:r>
      <w:r w:rsidR="004D63C7" w:rsidRPr="00F55EE1">
        <w:t xml:space="preserve">solution </w:t>
      </w:r>
      <w:r w:rsidR="004C31A2" w:rsidRPr="00F55EE1">
        <w:t>(</w:t>
      </w:r>
      <w:r w:rsidR="004D63C7" w:rsidRPr="00F55EE1">
        <w:t>1 mg</w:t>
      </w:r>
      <w:r w:rsidR="004C31A2" w:rsidRPr="00F55EE1">
        <w:t xml:space="preserve"> in </w:t>
      </w:r>
      <w:r w:rsidR="004D63C7" w:rsidRPr="00F55EE1">
        <w:t xml:space="preserve">10 </w:t>
      </w:r>
      <w:r w:rsidR="00E016FE" w:rsidRPr="0078772E">
        <w:rPr>
          <w:rFonts w:ascii="Symbol" w:hAnsi="Symbol"/>
        </w:rPr>
        <w:t>m</w:t>
      </w:r>
      <w:r w:rsidR="003C7A13">
        <w:t>L</w:t>
      </w:r>
      <w:r w:rsidR="003C7A13" w:rsidRPr="00F55EE1">
        <w:t xml:space="preserve"> </w:t>
      </w:r>
      <w:r w:rsidR="004D63C7" w:rsidRPr="00F55EE1">
        <w:t xml:space="preserve">of </w:t>
      </w:r>
      <w:r w:rsidR="004C31A2" w:rsidRPr="00F55EE1">
        <w:t>DMSO)</w:t>
      </w:r>
      <w:r w:rsidR="0087390F" w:rsidRPr="00F55EE1">
        <w:t xml:space="preserve"> in </w:t>
      </w:r>
      <w:r w:rsidR="003C7A13">
        <w:t xml:space="preserve">a </w:t>
      </w:r>
      <w:r w:rsidR="0087390F" w:rsidRPr="00F55EE1">
        <w:t xml:space="preserve">minimum </w:t>
      </w:r>
      <w:r w:rsidR="009E5814" w:rsidRPr="00F55EE1">
        <w:t>volume</w:t>
      </w:r>
      <w:r w:rsidR="004C31A2" w:rsidRPr="00F55EE1">
        <w:t xml:space="preserve"> (~20 </w:t>
      </w:r>
      <w:r w:rsidR="00E016FE" w:rsidRPr="00C701E0">
        <w:rPr>
          <w:rFonts w:ascii="Symbol" w:hAnsi="Symbol"/>
        </w:rPr>
        <w:t>m</w:t>
      </w:r>
      <w:r w:rsidR="003C7A13">
        <w:t>L</w:t>
      </w:r>
      <w:r w:rsidR="004C31A2" w:rsidRPr="00F55EE1">
        <w:t>)</w:t>
      </w:r>
      <w:r w:rsidR="009E5814" w:rsidRPr="00F55EE1">
        <w:t xml:space="preserve"> of 0.1 M sodium formate (pH 3.7). After 2 h</w:t>
      </w:r>
      <w:r w:rsidR="003C7A13">
        <w:t xml:space="preserve"> of </w:t>
      </w:r>
      <w:r w:rsidR="009E5814" w:rsidRPr="00F55EE1">
        <w:t xml:space="preserve">incubation at 37 </w:t>
      </w:r>
      <w:r w:rsidR="003C7A13">
        <w:t>°</w:t>
      </w:r>
      <w:r w:rsidR="003C7A13" w:rsidRPr="00F55EE1">
        <w:t>C</w:t>
      </w:r>
      <w:r w:rsidR="009E5814" w:rsidRPr="00F55EE1">
        <w:t>,</w:t>
      </w:r>
      <w:r w:rsidR="003C7A13">
        <w:t xml:space="preserve"> separate</w:t>
      </w:r>
      <w:r w:rsidR="009E5814" w:rsidRPr="00F55EE1">
        <w:t xml:space="preserve"> the tRNA</w:t>
      </w:r>
      <w:r w:rsidR="00B71377" w:rsidRPr="00F55EE1">
        <w:t xml:space="preserve"> from the unreacted dye via </w:t>
      </w:r>
      <w:r w:rsidR="00582814" w:rsidRPr="00F55EE1">
        <w:t xml:space="preserve">a small </w:t>
      </w:r>
      <w:r w:rsidR="00B71377" w:rsidRPr="00F55EE1">
        <w:t xml:space="preserve">G25 </w:t>
      </w:r>
      <w:r w:rsidR="00BC6F66">
        <w:t>S</w:t>
      </w:r>
      <w:r w:rsidR="00BC6F66" w:rsidRPr="00F55EE1">
        <w:t xml:space="preserve">ephadex </w:t>
      </w:r>
      <w:r w:rsidR="00582814" w:rsidRPr="00F55EE1">
        <w:t>column</w:t>
      </w:r>
      <w:r w:rsidR="00B71377" w:rsidRPr="00F55EE1">
        <w:t xml:space="preserve">, and then </w:t>
      </w:r>
      <w:r w:rsidR="003C7A13">
        <w:t xml:space="preserve">remove the free dye via </w:t>
      </w:r>
      <w:r w:rsidR="00B71377" w:rsidRPr="00F55EE1">
        <w:t>two-time ethanol precipitation</w:t>
      </w:r>
      <w:r w:rsidR="001D11FC" w:rsidRPr="00F55EE1">
        <w:t>.</w:t>
      </w:r>
    </w:p>
    <w:p w14:paraId="1EA9C765" w14:textId="3CD3A425" w:rsidR="003E28B9" w:rsidRPr="00D84C91" w:rsidRDefault="003E28B9" w:rsidP="00D84C91">
      <w:pPr>
        <w:rPr>
          <w:b/>
          <w:bCs/>
        </w:rPr>
      </w:pPr>
    </w:p>
    <w:p w14:paraId="1F53CBEA" w14:textId="7C2A6A6E" w:rsidR="00FC13F0" w:rsidRPr="00D84C91" w:rsidRDefault="009E1A4A" w:rsidP="00F55EE1">
      <w:pPr>
        <w:pStyle w:val="ListParagraph"/>
        <w:numPr>
          <w:ilvl w:val="0"/>
          <w:numId w:val="14"/>
        </w:numPr>
        <w:ind w:left="0" w:firstLine="0"/>
        <w:rPr>
          <w:b/>
          <w:bCs/>
          <w:highlight w:val="yellow"/>
        </w:rPr>
      </w:pPr>
      <w:bookmarkStart w:id="6" w:name="_Hlk71812033"/>
      <w:r w:rsidRPr="00D84C91">
        <w:rPr>
          <w:b/>
          <w:bCs/>
          <w:highlight w:val="yellow"/>
        </w:rPr>
        <w:t>P</w:t>
      </w:r>
      <w:r w:rsidR="00FC13F0" w:rsidRPr="00D84C91">
        <w:rPr>
          <w:b/>
          <w:bCs/>
          <w:highlight w:val="yellow"/>
        </w:rPr>
        <w:t xml:space="preserve">reparation </w:t>
      </w:r>
      <w:r w:rsidR="00D9059C" w:rsidRPr="00D84C91">
        <w:rPr>
          <w:b/>
          <w:bCs/>
          <w:highlight w:val="yellow"/>
        </w:rPr>
        <w:t xml:space="preserve">of </w:t>
      </w:r>
      <w:r w:rsidR="003C7A13" w:rsidRPr="00D84C91">
        <w:rPr>
          <w:b/>
          <w:bCs/>
          <w:highlight w:val="yellow"/>
        </w:rPr>
        <w:t xml:space="preserve">the </w:t>
      </w:r>
      <w:r w:rsidR="00FC13F0" w:rsidRPr="00D84C91">
        <w:rPr>
          <w:b/>
          <w:bCs/>
          <w:highlight w:val="yellow"/>
        </w:rPr>
        <w:t>ribosome complexes</w:t>
      </w:r>
    </w:p>
    <w:p w14:paraId="620813DB" w14:textId="77777777" w:rsidR="00F55EE1" w:rsidRPr="00F55EE1" w:rsidRDefault="00F55EE1" w:rsidP="00D84C91">
      <w:pPr>
        <w:pStyle w:val="ListParagraph"/>
        <w:ind w:left="0"/>
      </w:pPr>
    </w:p>
    <w:p w14:paraId="5AE4803A" w14:textId="2AF13F39" w:rsidR="003249A5" w:rsidRPr="00F55EE1" w:rsidRDefault="003C7A13" w:rsidP="00D84C91">
      <w:pPr>
        <w:pStyle w:val="ListParagraph"/>
        <w:numPr>
          <w:ilvl w:val="1"/>
          <w:numId w:val="14"/>
        </w:numPr>
        <w:ind w:left="0" w:firstLine="0"/>
      </w:pPr>
      <w:r>
        <w:t>Express and purify t</w:t>
      </w:r>
      <w:r w:rsidR="003249A5" w:rsidRPr="00F55EE1">
        <w:t xml:space="preserve">he </w:t>
      </w:r>
      <w:r w:rsidR="00786B37" w:rsidRPr="00F55EE1">
        <w:t>H</w:t>
      </w:r>
      <w:r w:rsidR="003249A5" w:rsidRPr="00F55EE1">
        <w:t>is-tagged proteins</w:t>
      </w:r>
      <w:r w:rsidR="00E712C2" w:rsidRPr="00F55EE1">
        <w:t xml:space="preserve"> of</w:t>
      </w:r>
      <w:r w:rsidR="008A52B5" w:rsidRPr="00F55EE1">
        <w:t xml:space="preserve"> IF1, IF2, IF3,</w:t>
      </w:r>
      <w:r w:rsidR="003249A5" w:rsidRPr="00F55EE1">
        <w:t xml:space="preserve"> EF-G, EF-Tu, EF-Ts, and tRNA synthetases using standard methods</w:t>
      </w:r>
      <w:r w:rsidR="00A3186C" w:rsidRPr="00D84C91">
        <w:fldChar w:fldCharType="begin"/>
      </w:r>
      <w:r w:rsidR="007B0D6F" w:rsidRPr="00F55EE1">
        <w:instrText xml:space="preserve"> ADDIN EN.CITE &lt;EndNote&gt;&lt;Cite&gt;&lt;Author&gt;Altuntop&lt;/Author&gt;&lt;Year&gt;2010&lt;/Year&gt;&lt;RecNum&gt;1809&lt;/RecNum&gt;&lt;DisplayText&gt;&lt;style face="superscript"&gt;15&lt;/style&gt;&lt;/DisplayText&gt;&lt;record&gt;&lt;rec-number&gt;1809&lt;/rec-number&gt;&lt;foreign-keys&gt;&lt;key app="EN" db-id="2dsaf5pw0r5rsuexdt1x202jzesa2zwrezwe" timestamp="1615065902"&gt;1809&lt;/key&gt;&lt;/foreign-keys&gt;&lt;ref-type name="Journal Article"&gt;17&lt;/ref-type&gt;&lt;contributors&gt;&lt;authors&gt;&lt;author&gt;Altuntop, M. E.&lt;/author&gt;&lt;author&gt;Ly, C. T.&lt;/author&gt;&lt;author&gt;Wang, Y.&lt;/author&gt;&lt;/authors&gt;&lt;/contributors&gt;&lt;auth-address&gt;Department of Biology and Biochemistry, University of Houston, Houston, Texas, USA.&lt;/auth-address&gt;&lt;titles&gt;&lt;title&gt;Single-molecule study of ribosome hierarchic dynamics at the peptidyl transferase center&lt;/title&gt;&lt;secondary-title&gt;Biophys J&lt;/secondary-title&gt;&lt;alt-title&gt;Biophysical journal&lt;/alt-title&gt;&lt;/titles&gt;&lt;periodical&gt;&lt;full-title&gt;Biophys J&lt;/full-title&gt;&lt;/periodical&gt;&lt;alt-periodical&gt;&lt;full-title&gt;Biophysical Journal&lt;/full-title&gt;&lt;abbr-1&gt;Biophys. J.&lt;/abbr-1&gt;&lt;abbr-2&gt;Biophys J&lt;/abbr-2&gt;&lt;/alt-periodical&gt;&lt;pages&gt;3002-9&lt;/pages&gt;&lt;volume&gt;99&lt;/volume&gt;&lt;number&gt;9&lt;/number&gt;&lt;keywords&gt;&lt;keyword&gt;Algorithms&lt;/keyword&gt;&lt;keyword&gt;Biophysical Phenomena&lt;/keyword&gt;&lt;keyword&gt;Fluorescence Resonance Energy Transfer&lt;/keyword&gt;&lt;keyword&gt;Kinetics&lt;/keyword&gt;&lt;keyword&gt;Models, Molecular&lt;/keyword&gt;&lt;keyword&gt;Peptide Elongation Factor G/metabolism&lt;/keyword&gt;&lt;keyword&gt;Peptidyl Transferases/*chemistry/*metabolism&lt;/keyword&gt;&lt;keyword&gt;Protein Biosynthesis&lt;/keyword&gt;&lt;keyword&gt;RNA, Messenger/genetics/metabolism&lt;/keyword&gt;&lt;keyword&gt;Ribosomal Proteins/chemistry/metabolism&lt;/keyword&gt;&lt;keyword&gt;Ribosomes/*chemistry/*metabolism&lt;/keyword&gt;&lt;keyword&gt;Thermodynamics&lt;/keyword&gt;&lt;/keywords&gt;&lt;dates&gt;&lt;year&gt;2010&lt;/year&gt;&lt;pub-dates&gt;&lt;date&gt;Nov 3&lt;/date&gt;&lt;/pub-dates&gt;&lt;/dates&gt;&lt;isbn&gt;1542-0086 (Electronic)&amp;#xD;0006-3495 (Linking)&lt;/isbn&gt;&lt;accession-num&gt;21044598&lt;/accession-num&gt;&lt;urls&gt;&lt;related-urls&gt;&lt;url&gt;http://www.ncbi.nlm.nih.gov/pubmed/21044598&lt;/url&gt;&lt;/related-urls&gt;&lt;/urls&gt;&lt;custom2&gt;2966008&lt;/custom2&gt;&lt;electronic-resource-num&gt;10.1016/j.bpj.2010.08.037&lt;/electronic-resource-num&gt;&lt;/record&gt;&lt;/Cite&gt;&lt;/EndNote&gt;</w:instrText>
      </w:r>
      <w:r w:rsidR="00A3186C" w:rsidRPr="00D84C91">
        <w:fldChar w:fldCharType="separate"/>
      </w:r>
      <w:r w:rsidR="007B0D6F" w:rsidRPr="00F55EE1">
        <w:rPr>
          <w:noProof/>
          <w:vertAlign w:val="superscript"/>
        </w:rPr>
        <w:t>15</w:t>
      </w:r>
      <w:r w:rsidR="00A3186C" w:rsidRPr="00D84C91">
        <w:fldChar w:fldCharType="end"/>
      </w:r>
      <w:r>
        <w:t>.</w:t>
      </w:r>
    </w:p>
    <w:p w14:paraId="62631FA3" w14:textId="77777777" w:rsidR="001101E3" w:rsidRPr="00F55EE1" w:rsidRDefault="001101E3" w:rsidP="00D84C91"/>
    <w:p w14:paraId="66EBC6B0" w14:textId="18193054" w:rsidR="00ED34EF" w:rsidRPr="00D84C91" w:rsidRDefault="003C7A13" w:rsidP="00D84C91">
      <w:pPr>
        <w:pStyle w:val="ListParagraph"/>
        <w:numPr>
          <w:ilvl w:val="1"/>
          <w:numId w:val="14"/>
        </w:numPr>
        <w:ind w:left="0" w:firstLine="0"/>
      </w:pPr>
      <w:r>
        <w:t>Prepare the</w:t>
      </w:r>
      <w:r w:rsidR="006853E7" w:rsidRPr="00F55EE1">
        <w:t xml:space="preserve"> </w:t>
      </w:r>
      <w:r w:rsidR="004F3053" w:rsidRPr="00F55EE1">
        <w:t>initiation mix</w:t>
      </w:r>
      <w:r w:rsidR="006853E7" w:rsidRPr="00F55EE1">
        <w:t xml:space="preserve"> </w:t>
      </w:r>
      <w:r>
        <w:t>by</w:t>
      </w:r>
      <w:r w:rsidRPr="00F55EE1">
        <w:t xml:space="preserve"> </w:t>
      </w:r>
      <w:r>
        <w:t>adding</w:t>
      </w:r>
      <w:r w:rsidRPr="00F55EE1">
        <w:t xml:space="preserve"> </w:t>
      </w:r>
      <w:r w:rsidR="006853E7" w:rsidRPr="00F55EE1">
        <w:t>the following ingredient</w:t>
      </w:r>
      <w:r w:rsidR="00D409F8" w:rsidRPr="00F55EE1">
        <w:t>s</w:t>
      </w:r>
      <w:r w:rsidR="006853E7" w:rsidRPr="00F55EE1">
        <w:t xml:space="preserve"> </w:t>
      </w:r>
      <w:r w:rsidR="00C34ACD" w:rsidRPr="00F55EE1">
        <w:t>in TAM</w:t>
      </w:r>
      <w:r w:rsidR="00C34ACD" w:rsidRPr="00F55EE1">
        <w:rPr>
          <w:vertAlign w:val="subscript"/>
        </w:rPr>
        <w:t>10</w:t>
      </w:r>
      <w:r w:rsidR="00C34ACD" w:rsidRPr="00F55EE1">
        <w:t xml:space="preserve"> buffer </w:t>
      </w:r>
      <w:r w:rsidR="006853E7" w:rsidRPr="00F55EE1">
        <w:t>at 37</w:t>
      </w:r>
      <w:r>
        <w:t xml:space="preserve"> °</w:t>
      </w:r>
      <w:r w:rsidRPr="00F55EE1">
        <w:t>C</w:t>
      </w:r>
      <w:r w:rsidR="006853E7" w:rsidRPr="00F55EE1">
        <w:t xml:space="preserve"> for 15 min</w:t>
      </w:r>
      <w:r w:rsidR="00940DCF" w:rsidRPr="00F55EE1">
        <w:t>:</w:t>
      </w:r>
      <w:r w:rsidR="00D9059C" w:rsidRPr="00F55EE1">
        <w:t xml:space="preserve"> 1</w:t>
      </w:r>
      <w:r w:rsidR="00940DCF" w:rsidRPr="00F55EE1">
        <w:t xml:space="preserve"> </w:t>
      </w:r>
      <w:r w:rsidR="00D9059C" w:rsidRPr="00D84C91">
        <w:t xml:space="preserve">μM </w:t>
      </w:r>
      <w:r>
        <w:t xml:space="preserve">of the </w:t>
      </w:r>
      <w:r w:rsidR="0099243B" w:rsidRPr="00D84C91">
        <w:t xml:space="preserve">labeled </w:t>
      </w:r>
      <w:r w:rsidR="00D9059C" w:rsidRPr="00D84C91">
        <w:t>ribosome</w:t>
      </w:r>
      <w:r w:rsidR="008315DD">
        <w:t>;</w:t>
      </w:r>
      <w:r w:rsidR="00D9059C" w:rsidRPr="00D84C91">
        <w:t xml:space="preserve"> 1.5 μM each of IF1, IF2,</w:t>
      </w:r>
      <w:r w:rsidR="008315DD">
        <w:t xml:space="preserve"> and</w:t>
      </w:r>
      <w:r w:rsidR="00D9059C" w:rsidRPr="00D84C91">
        <w:t xml:space="preserve"> IF3</w:t>
      </w:r>
      <w:r w:rsidR="008315DD">
        <w:t>;</w:t>
      </w:r>
      <w:r w:rsidR="00D9059C" w:rsidRPr="00D84C91">
        <w:t xml:space="preserve"> 2 μM </w:t>
      </w:r>
      <w:r w:rsidR="00BE0865" w:rsidRPr="00D84C91">
        <w:t xml:space="preserve">biotinylated </w:t>
      </w:r>
      <w:r w:rsidR="00D9059C" w:rsidRPr="00D84C91">
        <w:t>mRNA</w:t>
      </w:r>
      <w:r w:rsidR="00CB43DC" w:rsidRPr="00D84C91">
        <w:t xml:space="preserve"> (coding MF for the first two amino acids)</w:t>
      </w:r>
      <w:r w:rsidR="008315DD">
        <w:t>;</w:t>
      </w:r>
      <w:r w:rsidR="00AC798F" w:rsidRPr="00D84C91">
        <w:t xml:space="preserve"> </w:t>
      </w:r>
      <w:r w:rsidR="00D9059C" w:rsidRPr="00D84C91">
        <w:t>4 μM of charged fMet-tRNA</w:t>
      </w:r>
      <w:r w:rsidR="00D9059C" w:rsidRPr="00D84C91">
        <w:rPr>
          <w:vertAlign w:val="superscript"/>
        </w:rPr>
        <w:t>fMet</w:t>
      </w:r>
      <w:r w:rsidR="008315DD">
        <w:t>;</w:t>
      </w:r>
      <w:r w:rsidR="00D9059C" w:rsidRPr="00D84C91">
        <w:t xml:space="preserve"> and </w:t>
      </w:r>
      <w:r w:rsidR="00AC798F" w:rsidRPr="00D84C91">
        <w:t>1</w:t>
      </w:r>
      <w:r w:rsidR="00D9059C" w:rsidRPr="00D84C91">
        <w:t xml:space="preserve"> mM GTP.</w:t>
      </w:r>
    </w:p>
    <w:p w14:paraId="131E5B9E" w14:textId="77777777" w:rsidR="001101E3" w:rsidRPr="00F55EE1" w:rsidRDefault="001101E3" w:rsidP="00D84C91"/>
    <w:p w14:paraId="770D5344" w14:textId="0B6EF29A" w:rsidR="009E0236" w:rsidRPr="00F55EE1" w:rsidRDefault="003C7A13" w:rsidP="00D84C91">
      <w:pPr>
        <w:pStyle w:val="ListParagraph"/>
        <w:numPr>
          <w:ilvl w:val="1"/>
          <w:numId w:val="14"/>
        </w:numPr>
        <w:ind w:left="0" w:firstLine="0"/>
      </w:pPr>
      <w:r>
        <w:t>Prepare t</w:t>
      </w:r>
      <w:r w:rsidR="00ED34EF" w:rsidRPr="00F55EE1">
        <w:t>he EF-Tu</w:t>
      </w:r>
      <w:r w:rsidR="00B1434F" w:rsidRPr="00F55EE1">
        <w:t>_</w:t>
      </w:r>
      <w:r w:rsidR="00ED34EF" w:rsidRPr="00F55EE1">
        <w:t>G mix by mixing the following ingredient</w:t>
      </w:r>
      <w:r w:rsidR="00D409F8" w:rsidRPr="00F55EE1">
        <w:t>s</w:t>
      </w:r>
      <w:r w:rsidR="00ED34EF" w:rsidRPr="00F55EE1">
        <w:t xml:space="preserve"> </w:t>
      </w:r>
      <w:r w:rsidR="00BF3EEF" w:rsidRPr="00F55EE1">
        <w:t>in TAM</w:t>
      </w:r>
      <w:r w:rsidR="00BF3EEF" w:rsidRPr="00F55EE1">
        <w:rPr>
          <w:vertAlign w:val="subscript"/>
        </w:rPr>
        <w:t>10</w:t>
      </w:r>
      <w:r w:rsidR="00BF3EEF" w:rsidRPr="00F55EE1">
        <w:t xml:space="preserve"> buffer </w:t>
      </w:r>
      <w:r w:rsidR="00ED34EF" w:rsidRPr="00F55EE1">
        <w:t xml:space="preserve">at 37 </w:t>
      </w:r>
      <w:r>
        <w:t>°</w:t>
      </w:r>
      <w:r w:rsidRPr="00F55EE1">
        <w:t>C</w:t>
      </w:r>
      <w:r w:rsidRPr="00F55EE1" w:rsidDel="003C7A13">
        <w:t xml:space="preserve"> </w:t>
      </w:r>
      <w:r w:rsidR="00ED34EF" w:rsidRPr="00F55EE1">
        <w:t>for 15 min:</w:t>
      </w:r>
      <w:r w:rsidR="00022C28" w:rsidRPr="00F55EE1">
        <w:t xml:space="preserve"> </w:t>
      </w:r>
      <w:r w:rsidR="00C34ACD" w:rsidRPr="00D84C91">
        <w:t>4 μM</w:t>
      </w:r>
      <w:r>
        <w:t xml:space="preserve"> </w:t>
      </w:r>
      <w:r w:rsidR="00C34ACD" w:rsidRPr="00D84C91">
        <w:t>EF-Tu, 0.4 μM EF-Ts, 2 μM</w:t>
      </w:r>
      <w:r w:rsidRPr="00D84C91">
        <w:t xml:space="preserve"> </w:t>
      </w:r>
      <w:r w:rsidR="00C34ACD" w:rsidRPr="00D84C91">
        <w:t xml:space="preserve">EF-G, 4 mM GTP, 4 mM PEP, and 0.02 mg/mL </w:t>
      </w:r>
      <w:r>
        <w:t xml:space="preserve">of </w:t>
      </w:r>
      <w:r w:rsidR="00C34ACD" w:rsidRPr="00D84C91">
        <w:t>Pyruvate Kinase.</w:t>
      </w:r>
    </w:p>
    <w:p w14:paraId="2FA0EAED" w14:textId="77777777" w:rsidR="001101E3" w:rsidRPr="00F55EE1" w:rsidRDefault="001101E3" w:rsidP="00D84C91"/>
    <w:p w14:paraId="566C6750" w14:textId="7D45E03D" w:rsidR="00ED34EF" w:rsidRPr="00F55EE1" w:rsidRDefault="003C7A13" w:rsidP="00D84C91">
      <w:pPr>
        <w:pStyle w:val="ListParagraph"/>
        <w:numPr>
          <w:ilvl w:val="1"/>
          <w:numId w:val="14"/>
        </w:numPr>
        <w:ind w:left="0" w:firstLine="0"/>
      </w:pPr>
      <w:r>
        <w:t>Prepare t</w:t>
      </w:r>
      <w:r w:rsidR="00ED34EF" w:rsidRPr="00F55EE1">
        <w:t>he EF-Tu</w:t>
      </w:r>
      <w:r w:rsidR="00EE5C51" w:rsidRPr="00F55EE1">
        <w:t>_No</w:t>
      </w:r>
      <w:r w:rsidR="00ED34EF" w:rsidRPr="00F55EE1">
        <w:t xml:space="preserve">G mix </w:t>
      </w:r>
      <w:r>
        <w:t>similar to step 2.3 without</w:t>
      </w:r>
      <w:r w:rsidR="00ED34EF" w:rsidRPr="00F55EE1">
        <w:t xml:space="preserve"> EF-G.</w:t>
      </w:r>
    </w:p>
    <w:p w14:paraId="703A5C69" w14:textId="77777777" w:rsidR="001101E3" w:rsidRPr="00F55EE1" w:rsidRDefault="001101E3" w:rsidP="00D84C91"/>
    <w:p w14:paraId="7426EE86" w14:textId="3F0FB28A" w:rsidR="00ED34EF" w:rsidRPr="00F55EE1" w:rsidRDefault="003C7A13" w:rsidP="00D84C91">
      <w:pPr>
        <w:pStyle w:val="ListParagraph"/>
        <w:numPr>
          <w:ilvl w:val="1"/>
          <w:numId w:val="14"/>
        </w:numPr>
        <w:ind w:left="0" w:firstLine="0"/>
      </w:pPr>
      <w:r>
        <w:t>Prepare t</w:t>
      </w:r>
      <w:r w:rsidR="00ED34EF" w:rsidRPr="00F55EE1">
        <w:t xml:space="preserve">he </w:t>
      </w:r>
      <w:r w:rsidR="00722E87" w:rsidRPr="00F55EE1">
        <w:t xml:space="preserve">Phe </w:t>
      </w:r>
      <w:r w:rsidR="00ED34EF" w:rsidRPr="00F55EE1">
        <w:t>mix by mixing the following ingredient</w:t>
      </w:r>
      <w:r w:rsidR="00D409F8" w:rsidRPr="00F55EE1">
        <w:t>s</w:t>
      </w:r>
      <w:r w:rsidR="00ED34EF" w:rsidRPr="00F55EE1">
        <w:t xml:space="preserve"> </w:t>
      </w:r>
      <w:r w:rsidR="004A5B2E" w:rsidRPr="00F55EE1">
        <w:t>in nuclea</w:t>
      </w:r>
      <w:r w:rsidR="003819F8" w:rsidRPr="00F55EE1">
        <w:t>se</w:t>
      </w:r>
      <w:r w:rsidR="004A5B2E" w:rsidRPr="00F55EE1">
        <w:t xml:space="preserve">-free water </w:t>
      </w:r>
      <w:r w:rsidR="00ED34EF" w:rsidRPr="00F55EE1">
        <w:t xml:space="preserve">at 37 </w:t>
      </w:r>
      <w:r>
        <w:t>°</w:t>
      </w:r>
      <w:r w:rsidRPr="00F55EE1">
        <w:t>C</w:t>
      </w:r>
      <w:r w:rsidRPr="00F55EE1" w:rsidDel="003C7A13">
        <w:t xml:space="preserve"> </w:t>
      </w:r>
      <w:r w:rsidR="00ED34EF" w:rsidRPr="00F55EE1">
        <w:t xml:space="preserve">for 15 min: </w:t>
      </w:r>
      <w:r w:rsidR="000577E4" w:rsidRPr="00D84C91">
        <w:t>100 mM Tris (pH 7.5), 20 mM MgAc2, 1 mM</w:t>
      </w:r>
      <w:r w:rsidRPr="003C7A13">
        <w:t xml:space="preserve"> </w:t>
      </w:r>
      <w:r w:rsidR="000577E4" w:rsidRPr="00D84C91">
        <w:t>EDTA, 4 mM</w:t>
      </w:r>
      <w:r w:rsidRPr="003C7A13">
        <w:t xml:space="preserve"> </w:t>
      </w:r>
      <w:r w:rsidR="000577E4" w:rsidRPr="00D84C91">
        <w:t>ATP, 7</w:t>
      </w:r>
      <w:r w:rsidR="000A25C1" w:rsidRPr="00D84C91">
        <w:t xml:space="preserve"> </w:t>
      </w:r>
      <w:r w:rsidR="000577E4" w:rsidRPr="00D84C91">
        <w:t>mM</w:t>
      </w:r>
      <w:r w:rsidRPr="003C7A13">
        <w:t xml:space="preserve"> </w:t>
      </w:r>
      <w:r w:rsidR="000577E4" w:rsidRPr="00D84C91">
        <w:t xml:space="preserve">BME, </w:t>
      </w:r>
      <w:r w:rsidR="000A25C1" w:rsidRPr="00D84C91">
        <w:t>2 mM Phe</w:t>
      </w:r>
      <w:r w:rsidR="00944121" w:rsidRPr="00D84C91">
        <w:t>nylalanine</w:t>
      </w:r>
      <w:r w:rsidR="000A25C1" w:rsidRPr="00D84C91">
        <w:t xml:space="preserve">-specific </w:t>
      </w:r>
      <w:r w:rsidR="000577E4" w:rsidRPr="00D84C91">
        <w:t xml:space="preserve">synthetase, </w:t>
      </w:r>
      <w:r w:rsidR="000A25C1" w:rsidRPr="00D84C91">
        <w:t>2</w:t>
      </w:r>
      <w:r w:rsidR="000577E4" w:rsidRPr="00D84C91">
        <w:t xml:space="preserve"> A260/m</w:t>
      </w:r>
      <w:r>
        <w:t>L of</w:t>
      </w:r>
      <w:r w:rsidRPr="00D84C91" w:rsidDel="003C7A13">
        <w:t xml:space="preserve"> </w:t>
      </w:r>
      <w:r w:rsidR="00AD620D" w:rsidRPr="00D84C91">
        <w:t xml:space="preserve">labeled </w:t>
      </w:r>
      <w:r w:rsidR="000577E4" w:rsidRPr="00D84C91">
        <w:t>tRNA</w:t>
      </w:r>
      <w:r w:rsidR="000A25C1" w:rsidRPr="00D84C91">
        <w:rPr>
          <w:vertAlign w:val="superscript"/>
        </w:rPr>
        <w:t>Phe</w:t>
      </w:r>
      <w:r w:rsidR="000577E4" w:rsidRPr="00D84C91">
        <w:t xml:space="preserve">, and </w:t>
      </w:r>
      <w:r w:rsidR="000A25C1" w:rsidRPr="00D84C91">
        <w:t>50</w:t>
      </w:r>
      <w:r w:rsidR="000577E4" w:rsidRPr="00D84C91">
        <w:t xml:space="preserve"> mM phenylalanine</w:t>
      </w:r>
      <w:r w:rsidR="000A25C1" w:rsidRPr="00D84C91">
        <w:t>.</w:t>
      </w:r>
    </w:p>
    <w:p w14:paraId="0EAF8169" w14:textId="77777777" w:rsidR="001101E3" w:rsidRPr="00F55EE1" w:rsidRDefault="001101E3" w:rsidP="00D84C91"/>
    <w:p w14:paraId="093AFC10" w14:textId="6D2249DC" w:rsidR="001101E3" w:rsidRPr="00D84C91" w:rsidRDefault="003C7A1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Prepare t</w:t>
      </w:r>
      <w:r w:rsidR="00704516" w:rsidRPr="00D84C91">
        <w:rPr>
          <w:highlight w:val="yellow"/>
        </w:rPr>
        <w:t>he pre-translocation complex (PRE) by</w:t>
      </w:r>
      <w:r w:rsidR="004F3053" w:rsidRPr="00D84C91">
        <w:rPr>
          <w:highlight w:val="yellow"/>
        </w:rPr>
        <w:t xml:space="preserve"> mixing the</w:t>
      </w:r>
      <w:r w:rsidR="00AE0DEF" w:rsidRPr="00D84C91">
        <w:rPr>
          <w:highlight w:val="yellow"/>
        </w:rPr>
        <w:t xml:space="preserve"> initiation, EF-Tu_</w:t>
      </w:r>
      <w:r w:rsidR="004C5159" w:rsidRPr="00D84C91">
        <w:rPr>
          <w:highlight w:val="yellow"/>
        </w:rPr>
        <w:t>No</w:t>
      </w:r>
      <w:r w:rsidR="00AE0DEF" w:rsidRPr="00D84C91">
        <w:rPr>
          <w:highlight w:val="yellow"/>
        </w:rPr>
        <w:t xml:space="preserve">G, and Phe mixes in the ratio of 1:2:2, </w:t>
      </w:r>
      <w:r w:rsidR="00704516" w:rsidRPr="00D84C91">
        <w:rPr>
          <w:highlight w:val="yellow"/>
        </w:rPr>
        <w:t xml:space="preserve">at 37 </w:t>
      </w:r>
      <w:r w:rsidRPr="00D84C91">
        <w:rPr>
          <w:highlight w:val="yellow"/>
        </w:rPr>
        <w:t>°C</w:t>
      </w:r>
      <w:r w:rsidRPr="00D84C91" w:rsidDel="003C7A13">
        <w:rPr>
          <w:highlight w:val="yellow"/>
        </w:rPr>
        <w:t xml:space="preserve"> </w:t>
      </w:r>
      <w:r w:rsidR="00704516" w:rsidRPr="00D84C91">
        <w:rPr>
          <w:highlight w:val="yellow"/>
        </w:rPr>
        <w:t>for 2 min</w:t>
      </w:r>
      <w:r w:rsidR="00AE0DEF" w:rsidRPr="00D84C91">
        <w:rPr>
          <w:highlight w:val="yellow"/>
        </w:rPr>
        <w:t>.</w:t>
      </w:r>
      <w:r w:rsidR="0088752A" w:rsidRPr="00D84C91">
        <w:rPr>
          <w:highlight w:val="yellow"/>
        </w:rPr>
        <w:t xml:space="preserve"> After incubation, </w:t>
      </w:r>
      <w:r w:rsidRPr="00D84C91">
        <w:rPr>
          <w:highlight w:val="yellow"/>
        </w:rPr>
        <w:t xml:space="preserve">purify </w:t>
      </w:r>
      <w:r w:rsidR="0088752A" w:rsidRPr="00D84C91">
        <w:rPr>
          <w:highlight w:val="yellow"/>
        </w:rPr>
        <w:t>the P</w:t>
      </w:r>
      <w:r w:rsidR="005201A7" w:rsidRPr="00D84C91">
        <w:rPr>
          <w:highlight w:val="yellow"/>
        </w:rPr>
        <w:t>RE</w:t>
      </w:r>
      <w:r w:rsidR="0088752A" w:rsidRPr="00D84C91">
        <w:rPr>
          <w:highlight w:val="yellow"/>
        </w:rPr>
        <w:t xml:space="preserve"> by 1.1</w:t>
      </w:r>
      <w:r w:rsidRPr="00D84C91">
        <w:rPr>
          <w:highlight w:val="yellow"/>
        </w:rPr>
        <w:t xml:space="preserve"> </w:t>
      </w:r>
      <w:r w:rsidR="0088752A" w:rsidRPr="00D84C91">
        <w:rPr>
          <w:highlight w:val="yellow"/>
        </w:rPr>
        <w:t>M</w:t>
      </w:r>
      <w:r w:rsidR="002E7A6D" w:rsidRPr="00D84C91">
        <w:rPr>
          <w:highlight w:val="yellow"/>
        </w:rPr>
        <w:t xml:space="preserve"> sucrose cushion ultracentrifugation overnight</w:t>
      </w:r>
      <w:r w:rsidR="007452F3">
        <w:rPr>
          <w:highlight w:val="yellow"/>
        </w:rPr>
        <w:t xml:space="preserve"> at 100</w:t>
      </w:r>
      <w:r w:rsidR="008315DD">
        <w:rPr>
          <w:highlight w:val="yellow"/>
        </w:rPr>
        <w:t>,</w:t>
      </w:r>
      <w:r w:rsidR="00BC6F66">
        <w:rPr>
          <w:highlight w:val="yellow"/>
        </w:rPr>
        <w:t>000</w:t>
      </w:r>
      <w:r w:rsidR="007452F3">
        <w:rPr>
          <w:highlight w:val="yellow"/>
        </w:rPr>
        <w:t xml:space="preserve"> x</w:t>
      </w:r>
      <w:r w:rsidR="00BC6F66">
        <w:rPr>
          <w:highlight w:val="yellow"/>
        </w:rPr>
        <w:t xml:space="preserve"> </w:t>
      </w:r>
      <w:r w:rsidR="007452F3" w:rsidRPr="00BC6F66">
        <w:rPr>
          <w:i/>
          <w:iCs/>
          <w:highlight w:val="yellow"/>
        </w:rPr>
        <w:t>g</w:t>
      </w:r>
      <w:r w:rsidR="002E7A6D" w:rsidRPr="00D84C91">
        <w:rPr>
          <w:highlight w:val="yellow"/>
        </w:rPr>
        <w:t>.</w:t>
      </w:r>
    </w:p>
    <w:p w14:paraId="331F771E" w14:textId="23828263" w:rsidR="00704516" w:rsidRPr="00F55EE1" w:rsidRDefault="00704516" w:rsidP="00D84C91"/>
    <w:p w14:paraId="7C555D2C" w14:textId="76FF3A4B" w:rsidR="001101E3" w:rsidRPr="00D84C91" w:rsidRDefault="003C7A1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Prepare t</w:t>
      </w:r>
      <w:r w:rsidR="004C5159" w:rsidRPr="00D84C91">
        <w:rPr>
          <w:highlight w:val="yellow"/>
        </w:rPr>
        <w:t xml:space="preserve">he post-translocation complex (POST) by mixing the initiation, EF-Tu_WG, and Phe mixes in the ratio of 1:2:2, at </w:t>
      </w:r>
      <w:r w:rsidR="00704516" w:rsidRPr="00D84C91">
        <w:rPr>
          <w:highlight w:val="yellow"/>
        </w:rPr>
        <w:t xml:space="preserve">37 </w:t>
      </w:r>
      <w:r w:rsidRPr="00D84C91">
        <w:rPr>
          <w:highlight w:val="yellow"/>
        </w:rPr>
        <w:t>°C</w:t>
      </w:r>
      <w:r w:rsidRPr="00D84C91" w:rsidDel="003C7A13">
        <w:rPr>
          <w:highlight w:val="yellow"/>
        </w:rPr>
        <w:t xml:space="preserve"> </w:t>
      </w:r>
      <w:r w:rsidR="00704516" w:rsidRPr="00D84C91">
        <w:rPr>
          <w:highlight w:val="yellow"/>
        </w:rPr>
        <w:t>for 10 min</w:t>
      </w:r>
      <w:r w:rsidR="00F03765" w:rsidRPr="00D84C91">
        <w:rPr>
          <w:highlight w:val="yellow"/>
        </w:rPr>
        <w:t>.</w:t>
      </w:r>
      <w:r w:rsidR="002E7A6D" w:rsidRPr="00D84C91">
        <w:rPr>
          <w:highlight w:val="yellow"/>
        </w:rPr>
        <w:t xml:space="preserve"> After incubation,</w:t>
      </w:r>
      <w:r>
        <w:rPr>
          <w:highlight w:val="yellow"/>
        </w:rPr>
        <w:t xml:space="preserve"> purify</w:t>
      </w:r>
      <w:r w:rsidR="002E7A6D" w:rsidRPr="00D84C91">
        <w:rPr>
          <w:highlight w:val="yellow"/>
        </w:rPr>
        <w:t xml:space="preserve"> the POST by 1.1</w:t>
      </w:r>
      <w:r>
        <w:rPr>
          <w:highlight w:val="yellow"/>
        </w:rPr>
        <w:t xml:space="preserve"> </w:t>
      </w:r>
      <w:r w:rsidR="002E7A6D" w:rsidRPr="00D84C91">
        <w:rPr>
          <w:highlight w:val="yellow"/>
        </w:rPr>
        <w:t>M sucrose cushion ultracentrifugation overnight</w:t>
      </w:r>
      <w:r w:rsidR="0020356B">
        <w:rPr>
          <w:highlight w:val="yellow"/>
        </w:rPr>
        <w:t xml:space="preserve"> at </w:t>
      </w:r>
      <w:r w:rsidR="00BC6F66">
        <w:rPr>
          <w:highlight w:val="yellow"/>
        </w:rPr>
        <w:t>100</w:t>
      </w:r>
      <w:r w:rsidR="00905F9E">
        <w:rPr>
          <w:highlight w:val="yellow"/>
        </w:rPr>
        <w:t>,</w:t>
      </w:r>
      <w:r w:rsidR="00BC6F66">
        <w:rPr>
          <w:highlight w:val="yellow"/>
        </w:rPr>
        <w:t xml:space="preserve">000 </w:t>
      </w:r>
      <w:r w:rsidR="0020356B">
        <w:rPr>
          <w:highlight w:val="yellow"/>
        </w:rPr>
        <w:t>x</w:t>
      </w:r>
      <w:r w:rsidR="00BC6F66">
        <w:rPr>
          <w:highlight w:val="yellow"/>
        </w:rPr>
        <w:t xml:space="preserve"> </w:t>
      </w:r>
      <w:r w:rsidR="0020356B" w:rsidRPr="00BC6F66">
        <w:rPr>
          <w:i/>
          <w:iCs/>
          <w:highlight w:val="yellow"/>
        </w:rPr>
        <w:t>g</w:t>
      </w:r>
      <w:r w:rsidR="002E7A6D" w:rsidRPr="00D84C91">
        <w:rPr>
          <w:highlight w:val="yellow"/>
        </w:rPr>
        <w:t>.</w:t>
      </w:r>
    </w:p>
    <w:p w14:paraId="33221670" w14:textId="67ABB1EE" w:rsidR="00704516" w:rsidRPr="00D84C91" w:rsidRDefault="00704516" w:rsidP="00D84C91">
      <w:pPr>
        <w:rPr>
          <w:b/>
          <w:bCs/>
        </w:rPr>
      </w:pPr>
    </w:p>
    <w:p w14:paraId="2BA23820" w14:textId="58411CC4" w:rsidR="00836CCF" w:rsidRPr="00D84C91" w:rsidRDefault="009E1A4A" w:rsidP="00F55EE1">
      <w:pPr>
        <w:pStyle w:val="ListParagraph"/>
        <w:numPr>
          <w:ilvl w:val="0"/>
          <w:numId w:val="14"/>
        </w:numPr>
        <w:ind w:left="0" w:firstLine="0"/>
        <w:rPr>
          <w:b/>
          <w:bCs/>
          <w:highlight w:val="yellow"/>
        </w:rPr>
      </w:pPr>
      <w:r w:rsidRPr="00D84C91">
        <w:rPr>
          <w:b/>
          <w:bCs/>
          <w:highlight w:val="yellow"/>
        </w:rPr>
        <w:t>P</w:t>
      </w:r>
      <w:r w:rsidR="00AA5DA7" w:rsidRPr="00D84C91">
        <w:rPr>
          <w:b/>
          <w:bCs/>
          <w:highlight w:val="yellow"/>
        </w:rPr>
        <w:t>reparation of sample slides</w:t>
      </w:r>
    </w:p>
    <w:p w14:paraId="31753F7E" w14:textId="77777777" w:rsidR="00F55EE1" w:rsidRPr="00F55EE1" w:rsidRDefault="00F55EE1" w:rsidP="00D84C91">
      <w:pPr>
        <w:pStyle w:val="ListParagraph"/>
        <w:ind w:left="0"/>
      </w:pPr>
    </w:p>
    <w:p w14:paraId="0B587CA5" w14:textId="10E427E1" w:rsidR="003C7A13" w:rsidRDefault="009E1A4A">
      <w:pPr>
        <w:pStyle w:val="ListParagraph"/>
        <w:numPr>
          <w:ilvl w:val="1"/>
          <w:numId w:val="14"/>
        </w:numPr>
        <w:ind w:left="0" w:firstLine="0"/>
      </w:pPr>
      <w:r w:rsidRPr="00D84C91">
        <w:rPr>
          <w:highlight w:val="yellow"/>
        </w:rPr>
        <w:t>C</w:t>
      </w:r>
      <w:r w:rsidR="00A0574A" w:rsidRPr="00D84C91">
        <w:rPr>
          <w:highlight w:val="yellow"/>
        </w:rPr>
        <w:t xml:space="preserve">lean </w:t>
      </w:r>
      <w:r w:rsidR="003C7A13" w:rsidRPr="00D84C91">
        <w:rPr>
          <w:highlight w:val="yellow"/>
        </w:rPr>
        <w:t xml:space="preserve">the </w:t>
      </w:r>
      <w:r w:rsidR="00A0574A" w:rsidRPr="00D84C91">
        <w:rPr>
          <w:highlight w:val="yellow"/>
        </w:rPr>
        <w:t>microscope glass slides</w:t>
      </w:r>
      <w:r w:rsidR="00971827" w:rsidRPr="00D84C91">
        <w:rPr>
          <w:highlight w:val="yellow"/>
        </w:rPr>
        <w:t xml:space="preserve"> (</w:t>
      </w:r>
      <w:r w:rsidR="003A20BC" w:rsidRPr="00D84C91">
        <w:rPr>
          <w:highlight w:val="yellow"/>
        </w:rPr>
        <w:t>75 mm x 25 mm</w:t>
      </w:r>
      <w:r w:rsidR="00971827" w:rsidRPr="00D84C91">
        <w:rPr>
          <w:highlight w:val="yellow"/>
        </w:rPr>
        <w:t>)</w:t>
      </w:r>
      <w:r w:rsidR="00A0574A" w:rsidRPr="00D84C91">
        <w:rPr>
          <w:highlight w:val="yellow"/>
        </w:rPr>
        <w:t xml:space="preserve"> </w:t>
      </w:r>
      <w:r w:rsidR="003C7A13" w:rsidRPr="00D84C91">
        <w:rPr>
          <w:highlight w:val="yellow"/>
        </w:rPr>
        <w:t xml:space="preserve">containing </w:t>
      </w:r>
      <w:r w:rsidR="00BC6F66">
        <w:rPr>
          <w:highlight w:val="yellow"/>
        </w:rPr>
        <w:t xml:space="preserve">six </w:t>
      </w:r>
      <w:r w:rsidR="00A0574A" w:rsidRPr="00D84C91">
        <w:rPr>
          <w:highlight w:val="yellow"/>
        </w:rPr>
        <w:t>pair</w:t>
      </w:r>
      <w:r w:rsidR="00BC6F66">
        <w:rPr>
          <w:highlight w:val="yellow"/>
        </w:rPr>
        <w:t>s</w:t>
      </w:r>
      <w:r w:rsidR="00A0574A" w:rsidRPr="00D84C91">
        <w:rPr>
          <w:highlight w:val="yellow"/>
        </w:rPr>
        <w:t xml:space="preserve"> of holes</w:t>
      </w:r>
      <w:r w:rsidR="003C7A13" w:rsidRPr="00D84C91">
        <w:rPr>
          <w:highlight w:val="yellow"/>
        </w:rPr>
        <w:t xml:space="preserve"> (1 mm in diameter)</w:t>
      </w:r>
      <w:r w:rsidR="00A0574A" w:rsidRPr="00D84C91">
        <w:rPr>
          <w:highlight w:val="yellow"/>
        </w:rPr>
        <w:t>.</w:t>
      </w:r>
      <w:r w:rsidR="00A61828" w:rsidRPr="00F55EE1">
        <w:t xml:space="preserve"> </w:t>
      </w:r>
      <w:r w:rsidR="007C1A12" w:rsidRPr="00F55EE1">
        <w:t xml:space="preserve">Each pair forms </w:t>
      </w:r>
      <w:r w:rsidR="00385118" w:rsidRPr="00F55EE1">
        <w:t xml:space="preserve">an </w:t>
      </w:r>
      <w:r w:rsidR="007C1A12" w:rsidRPr="00F55EE1">
        <w:t>inlet-outlet of the sample chamber.</w:t>
      </w:r>
      <w:r w:rsidR="003C7A13">
        <w:t xml:space="preserve"> Ensure that the </w:t>
      </w:r>
      <w:r w:rsidR="00085380" w:rsidRPr="00F55EE1">
        <w:t xml:space="preserve">distance between </w:t>
      </w:r>
      <w:r w:rsidR="003A4B91" w:rsidRPr="00F55EE1">
        <w:t xml:space="preserve">each </w:t>
      </w:r>
      <w:r w:rsidR="00085380" w:rsidRPr="00F55EE1">
        <w:t xml:space="preserve">inlet-outlet </w:t>
      </w:r>
      <w:r w:rsidR="00556BA0" w:rsidRPr="00F55EE1">
        <w:t>hole is 13 mm</w:t>
      </w:r>
      <w:r w:rsidR="003C7A13">
        <w:t xml:space="preserve"> and the</w:t>
      </w:r>
      <w:r w:rsidR="00A61828" w:rsidRPr="00F55EE1">
        <w:t xml:space="preserve"> center</w:t>
      </w:r>
      <w:r w:rsidR="00783C54" w:rsidRPr="00F55EE1">
        <w:t>-</w:t>
      </w:r>
      <w:r w:rsidR="00A61828" w:rsidRPr="00F55EE1">
        <w:t>to</w:t>
      </w:r>
      <w:r w:rsidR="00783C54" w:rsidRPr="00F55EE1">
        <w:t>-</w:t>
      </w:r>
      <w:r w:rsidR="00A61828" w:rsidRPr="00F55EE1">
        <w:t xml:space="preserve">center distance between two </w:t>
      </w:r>
      <w:r w:rsidR="007C1A12" w:rsidRPr="00F55EE1">
        <w:t>channel</w:t>
      </w:r>
      <w:r w:rsidR="00517284" w:rsidRPr="00F55EE1">
        <w:t>s</w:t>
      </w:r>
      <w:r w:rsidR="00A61828" w:rsidRPr="00F55EE1">
        <w:t xml:space="preserve"> is</w:t>
      </w:r>
      <w:r w:rsidR="007C1A12" w:rsidRPr="00F55EE1">
        <w:t xml:space="preserve"> </w:t>
      </w:r>
      <w:r w:rsidR="00085380" w:rsidRPr="00F55EE1">
        <w:t>6 mm.</w:t>
      </w:r>
      <w:r w:rsidR="00AE71C4" w:rsidRPr="00F55EE1">
        <w:t xml:space="preserve"> Plac</w:t>
      </w:r>
      <w:r w:rsidR="00783C54" w:rsidRPr="00F55EE1">
        <w:t>e</w:t>
      </w:r>
      <w:r w:rsidR="00AE71C4" w:rsidRPr="00F55EE1">
        <w:t xml:space="preserve"> </w:t>
      </w:r>
      <w:r w:rsidR="003C7A13">
        <w:t>six</w:t>
      </w:r>
      <w:r w:rsidR="003C7A13" w:rsidRPr="00F55EE1">
        <w:t xml:space="preserve"> </w:t>
      </w:r>
      <w:r w:rsidR="00AE71C4" w:rsidRPr="00F55EE1">
        <w:t>slides in a glass crucible.</w:t>
      </w:r>
    </w:p>
    <w:p w14:paraId="52640DAD" w14:textId="77777777" w:rsidR="003C7A13" w:rsidRDefault="003C7A13" w:rsidP="00D84C91">
      <w:pPr>
        <w:pStyle w:val="ListParagraph"/>
        <w:ind w:left="0"/>
      </w:pPr>
    </w:p>
    <w:p w14:paraId="367038A5" w14:textId="00D98F53" w:rsidR="003C7A13" w:rsidRDefault="00AE71C4" w:rsidP="008F244C">
      <w:pPr>
        <w:pStyle w:val="ListParagraph"/>
        <w:numPr>
          <w:ilvl w:val="1"/>
          <w:numId w:val="14"/>
        </w:numPr>
        <w:ind w:left="0" w:firstLine="0"/>
      </w:pPr>
      <w:r w:rsidRPr="00F55EE1">
        <w:t xml:space="preserve"> </w:t>
      </w:r>
      <w:r w:rsidR="005B6F00" w:rsidRPr="00F55EE1">
        <w:t>Fill the crucible with acetone and sonicate</w:t>
      </w:r>
      <w:r w:rsidR="003C7A13">
        <w:t xml:space="preserve"> them</w:t>
      </w:r>
      <w:r w:rsidR="005B6F00" w:rsidRPr="00F55EE1">
        <w:t xml:space="preserve"> for 5 min. Decant the acetone and rinse the slides</w:t>
      </w:r>
      <w:r w:rsidR="00705B75" w:rsidRPr="00F55EE1">
        <w:t xml:space="preserve"> </w:t>
      </w:r>
      <w:r w:rsidR="003C7A13">
        <w:t>three</w:t>
      </w:r>
      <w:r w:rsidR="003C7A13" w:rsidRPr="00F55EE1">
        <w:t xml:space="preserve"> </w:t>
      </w:r>
      <w:r w:rsidR="004A73AE" w:rsidRPr="00F55EE1">
        <w:t>time</w:t>
      </w:r>
      <w:r w:rsidR="000064E6" w:rsidRPr="00F55EE1">
        <w:t>s</w:t>
      </w:r>
      <w:r w:rsidR="004A73AE" w:rsidRPr="00F55EE1">
        <w:t xml:space="preserve"> </w:t>
      </w:r>
      <w:r w:rsidR="00705B75" w:rsidRPr="00F55EE1">
        <w:t xml:space="preserve">with </w:t>
      </w:r>
      <w:r w:rsidR="003B3079">
        <w:t xml:space="preserve">ultrapure </w:t>
      </w:r>
      <w:r w:rsidR="00705B75" w:rsidRPr="00F55EE1">
        <w:t>water</w:t>
      </w:r>
      <w:r w:rsidR="004A73AE" w:rsidRPr="00F55EE1">
        <w:t xml:space="preserve">. Fill the crucible again with water and 1 </w:t>
      </w:r>
      <w:r w:rsidR="003C7A13" w:rsidRPr="00F55EE1">
        <w:t>m</w:t>
      </w:r>
      <w:r w:rsidR="003C7A13">
        <w:t>L</w:t>
      </w:r>
      <w:r w:rsidR="003C7A13" w:rsidRPr="00F55EE1">
        <w:t xml:space="preserve"> </w:t>
      </w:r>
      <w:r w:rsidR="004A73AE" w:rsidRPr="00F55EE1">
        <w:t>of 10 M KOH. Sonicate for 20 min.</w:t>
      </w:r>
    </w:p>
    <w:p w14:paraId="1F3A93E6" w14:textId="77777777" w:rsidR="003C7A13" w:rsidRDefault="003C7A13" w:rsidP="003C7A13">
      <w:pPr>
        <w:pStyle w:val="ListParagraph"/>
        <w:ind w:left="0"/>
      </w:pPr>
    </w:p>
    <w:p w14:paraId="3CE9D034" w14:textId="6288ABD1" w:rsidR="002A3DD0" w:rsidRPr="00F55EE1" w:rsidRDefault="004A73AE" w:rsidP="00D84C91">
      <w:pPr>
        <w:pStyle w:val="ListParagraph"/>
        <w:numPr>
          <w:ilvl w:val="1"/>
          <w:numId w:val="14"/>
        </w:numPr>
        <w:ind w:left="0" w:firstLine="0"/>
      </w:pPr>
      <w:r w:rsidRPr="00F55EE1">
        <w:t xml:space="preserve">Rinse the slides </w:t>
      </w:r>
      <w:r w:rsidR="003C7A13">
        <w:t>three</w:t>
      </w:r>
      <w:r w:rsidR="003C7A13" w:rsidRPr="00F55EE1">
        <w:t xml:space="preserve"> </w:t>
      </w:r>
      <w:r w:rsidRPr="00F55EE1">
        <w:t>time</w:t>
      </w:r>
      <w:r w:rsidR="00832FA9" w:rsidRPr="00F55EE1">
        <w:t>s</w:t>
      </w:r>
      <w:r w:rsidRPr="00F55EE1">
        <w:t xml:space="preserve"> with </w:t>
      </w:r>
      <w:r w:rsidR="00BC6F66">
        <w:t>ultrapure</w:t>
      </w:r>
      <w:r w:rsidRPr="00F55EE1">
        <w:t xml:space="preserve"> water.</w:t>
      </w:r>
      <w:r w:rsidR="00D77BB2" w:rsidRPr="00F55EE1">
        <w:t xml:space="preserve"> Fill the crucible again with ethanol</w:t>
      </w:r>
      <w:r w:rsidR="003C7A13">
        <w:t xml:space="preserve"> and s</w:t>
      </w:r>
      <w:r w:rsidR="00D77BB2" w:rsidRPr="00F55EE1">
        <w:t>onicate for 5 min. Complete</w:t>
      </w:r>
      <w:r w:rsidR="001A04EA" w:rsidRPr="00F55EE1">
        <w:t>ly</w:t>
      </w:r>
      <w:r w:rsidR="00D77BB2" w:rsidRPr="00F55EE1">
        <w:t xml:space="preserve"> decant the solvent. Let the slides dry in </w:t>
      </w:r>
      <w:r w:rsidR="003C7A13">
        <w:t xml:space="preserve">the </w:t>
      </w:r>
      <w:r w:rsidR="00D77BB2" w:rsidRPr="00F55EE1">
        <w:t>fume hood.</w:t>
      </w:r>
    </w:p>
    <w:p w14:paraId="4F73DAE8" w14:textId="77777777" w:rsidR="00DD09C8" w:rsidRPr="00F55EE1" w:rsidRDefault="00DD09C8" w:rsidP="00D84C91"/>
    <w:p w14:paraId="7E2EB1A4" w14:textId="3BA12008" w:rsidR="00971827" w:rsidRPr="00F55EE1" w:rsidRDefault="009E1A4A" w:rsidP="00D84C91">
      <w:pPr>
        <w:pStyle w:val="ListParagraph"/>
        <w:numPr>
          <w:ilvl w:val="1"/>
          <w:numId w:val="14"/>
        </w:numPr>
        <w:ind w:left="0" w:firstLine="0"/>
      </w:pPr>
      <w:r w:rsidRPr="00D84C91">
        <w:rPr>
          <w:highlight w:val="yellow"/>
        </w:rPr>
        <w:t>C</w:t>
      </w:r>
      <w:r w:rsidR="00971827" w:rsidRPr="00D84C91">
        <w:rPr>
          <w:highlight w:val="yellow"/>
        </w:rPr>
        <w:t xml:space="preserve">lean </w:t>
      </w:r>
      <w:r w:rsidR="003C7A13" w:rsidRPr="00D84C91">
        <w:rPr>
          <w:highlight w:val="yellow"/>
        </w:rPr>
        <w:t xml:space="preserve">the </w:t>
      </w:r>
      <w:r w:rsidR="00971827" w:rsidRPr="00D84C91">
        <w:rPr>
          <w:highlight w:val="yellow"/>
        </w:rPr>
        <w:t>microscope glass coverslips</w:t>
      </w:r>
      <w:r w:rsidR="00D77BB2" w:rsidRPr="00D84C91">
        <w:rPr>
          <w:highlight w:val="yellow"/>
        </w:rPr>
        <w:t xml:space="preserve"> (</w:t>
      </w:r>
      <w:r w:rsidR="005C54D2" w:rsidRPr="00D84C91">
        <w:rPr>
          <w:highlight w:val="yellow"/>
        </w:rPr>
        <w:t>#1.5</w:t>
      </w:r>
      <w:r w:rsidR="00AC52C2" w:rsidRPr="00D84C91">
        <w:rPr>
          <w:highlight w:val="yellow"/>
        </w:rPr>
        <w:t xml:space="preserve"> thickness</w:t>
      </w:r>
      <w:r w:rsidR="005C54D2" w:rsidRPr="00D84C91">
        <w:rPr>
          <w:highlight w:val="yellow"/>
        </w:rPr>
        <w:t>, 24 x 40 mm</w:t>
      </w:r>
      <w:r w:rsidR="00D77BB2" w:rsidRPr="00D84C91">
        <w:rPr>
          <w:highlight w:val="yellow"/>
        </w:rPr>
        <w:t>)</w:t>
      </w:r>
      <w:r w:rsidR="00971827" w:rsidRPr="00D84C91">
        <w:rPr>
          <w:highlight w:val="yellow"/>
        </w:rPr>
        <w:t>.</w:t>
      </w:r>
      <w:r w:rsidR="009224A1" w:rsidRPr="00F55EE1">
        <w:t xml:space="preserve"> </w:t>
      </w:r>
      <w:r w:rsidR="003C7A13">
        <w:t xml:space="preserve">Perform the cleaning steps as described in </w:t>
      </w:r>
      <w:r w:rsidR="00905F9E">
        <w:t xml:space="preserve">steps </w:t>
      </w:r>
      <w:r w:rsidR="003C7A13">
        <w:t>3.1–3.3</w:t>
      </w:r>
      <w:r w:rsidR="009224A1" w:rsidRPr="00F55EE1">
        <w:t>.</w:t>
      </w:r>
    </w:p>
    <w:p w14:paraId="08018A7F" w14:textId="77777777" w:rsidR="00281A64" w:rsidRPr="00F55EE1" w:rsidRDefault="00281A64" w:rsidP="00D84C91"/>
    <w:p w14:paraId="4CBAD053" w14:textId="30346E6F" w:rsidR="00E67286" w:rsidRPr="00F55EE1" w:rsidRDefault="009E1A4A" w:rsidP="00D84C91">
      <w:pPr>
        <w:pStyle w:val="ListParagraph"/>
        <w:numPr>
          <w:ilvl w:val="1"/>
          <w:numId w:val="14"/>
        </w:numPr>
        <w:ind w:left="0" w:firstLine="0"/>
      </w:pPr>
      <w:r w:rsidRPr="00D84C91">
        <w:rPr>
          <w:highlight w:val="yellow"/>
        </w:rPr>
        <w:t>B</w:t>
      </w:r>
      <w:r w:rsidR="00302102" w:rsidRPr="00D84C91">
        <w:rPr>
          <w:highlight w:val="yellow"/>
        </w:rPr>
        <w:t xml:space="preserve">ake the cleaned slides and coverslips at 300 </w:t>
      </w:r>
      <w:r w:rsidR="003C7A13" w:rsidRPr="00D84C91">
        <w:rPr>
          <w:highlight w:val="yellow"/>
        </w:rPr>
        <w:t>°C</w:t>
      </w:r>
      <w:r w:rsidR="003C7A13" w:rsidRPr="00D84C91" w:rsidDel="003C7A13">
        <w:rPr>
          <w:highlight w:val="yellow"/>
        </w:rPr>
        <w:t xml:space="preserve"> </w:t>
      </w:r>
      <w:r w:rsidR="00302102" w:rsidRPr="00D84C91">
        <w:rPr>
          <w:highlight w:val="yellow"/>
        </w:rPr>
        <w:t>for 3 h</w:t>
      </w:r>
      <w:r w:rsidR="00302102" w:rsidRPr="00F55EE1">
        <w:rPr>
          <w:highlight w:val="yellow"/>
        </w:rPr>
        <w:t>.</w:t>
      </w:r>
      <w:r w:rsidR="00302102" w:rsidRPr="00F55EE1">
        <w:t xml:space="preserve"> Keep them in the furnace overnight to cool.</w:t>
      </w:r>
    </w:p>
    <w:p w14:paraId="0BB2F6A9" w14:textId="77777777" w:rsidR="00281A64" w:rsidRPr="00F55EE1" w:rsidRDefault="00281A64" w:rsidP="00D84C91"/>
    <w:p w14:paraId="64D7EA6F" w14:textId="6BCC1ED2" w:rsidR="00D91D97" w:rsidRPr="00F55EE1" w:rsidRDefault="009E1A4A" w:rsidP="00D84C91">
      <w:pPr>
        <w:pStyle w:val="ListParagraph"/>
        <w:numPr>
          <w:ilvl w:val="1"/>
          <w:numId w:val="14"/>
        </w:numPr>
        <w:ind w:left="0" w:firstLine="0"/>
      </w:pPr>
      <w:r w:rsidRPr="00F55EE1">
        <w:rPr>
          <w:highlight w:val="yellow"/>
        </w:rPr>
        <w:t>C</w:t>
      </w:r>
      <w:r w:rsidR="00302102" w:rsidRPr="00F55EE1">
        <w:rPr>
          <w:highlight w:val="yellow"/>
        </w:rPr>
        <w:t xml:space="preserve">oat the coverslip with </w:t>
      </w:r>
      <w:r w:rsidR="00D91D97" w:rsidRPr="00F55EE1">
        <w:rPr>
          <w:highlight w:val="yellow"/>
        </w:rPr>
        <w:t>aminos</w:t>
      </w:r>
      <w:r w:rsidR="00E2304E" w:rsidRPr="00F55EE1">
        <w:rPr>
          <w:highlight w:val="yellow"/>
        </w:rPr>
        <w:t>i</w:t>
      </w:r>
      <w:r w:rsidR="00D91D97" w:rsidRPr="00F55EE1">
        <w:rPr>
          <w:highlight w:val="yellow"/>
        </w:rPr>
        <w:t>l</w:t>
      </w:r>
      <w:r w:rsidR="00E2304E" w:rsidRPr="00F55EE1">
        <w:rPr>
          <w:highlight w:val="yellow"/>
        </w:rPr>
        <w:t>a</w:t>
      </w:r>
      <w:r w:rsidR="00D91D97" w:rsidRPr="00F55EE1">
        <w:rPr>
          <w:highlight w:val="yellow"/>
        </w:rPr>
        <w:t>ne</w:t>
      </w:r>
      <w:r w:rsidR="00C51022" w:rsidRPr="00F55EE1">
        <w:rPr>
          <w:highlight w:val="yellow"/>
        </w:rPr>
        <w:t>.</w:t>
      </w:r>
      <w:r w:rsidR="00C51022" w:rsidRPr="00F55EE1">
        <w:t xml:space="preserve"> </w:t>
      </w:r>
      <w:r w:rsidR="00D21630" w:rsidRPr="00F55EE1">
        <w:t xml:space="preserve">In the crucible containing coverslips, pour in </w:t>
      </w:r>
      <w:r w:rsidR="00B82C3D" w:rsidRPr="00F55EE1">
        <w:t>methanol mix (100 m</w:t>
      </w:r>
      <w:r w:rsidR="003C7A13">
        <w:t>L of</w:t>
      </w:r>
      <w:r w:rsidR="00B82C3D" w:rsidRPr="00F55EE1">
        <w:t xml:space="preserve"> methanol, 5 m</w:t>
      </w:r>
      <w:r w:rsidR="003C7A13">
        <w:t>L of</w:t>
      </w:r>
      <w:r w:rsidR="00B82C3D" w:rsidRPr="00F55EE1">
        <w:t xml:space="preserve"> water, 0.5 m</w:t>
      </w:r>
      <w:r w:rsidR="003C7A13">
        <w:t>L of</w:t>
      </w:r>
      <w:r w:rsidR="00B82C3D" w:rsidRPr="00F55EE1">
        <w:t xml:space="preserve"> HAc, </w:t>
      </w:r>
      <w:r w:rsidR="00905F9E">
        <w:t xml:space="preserve">and </w:t>
      </w:r>
      <w:r w:rsidR="00B82C3D" w:rsidRPr="00F55EE1">
        <w:t>1 m</w:t>
      </w:r>
      <w:r w:rsidR="003C7A13">
        <w:t>L of</w:t>
      </w:r>
      <w:r w:rsidR="00B82C3D" w:rsidRPr="00F55EE1">
        <w:t xml:space="preserve"> ami</w:t>
      </w:r>
      <w:r w:rsidR="00E2304E" w:rsidRPr="00F55EE1">
        <w:t>no</w:t>
      </w:r>
      <w:r w:rsidR="00B82C3D" w:rsidRPr="00F55EE1">
        <w:t>silane).</w:t>
      </w:r>
      <w:r w:rsidR="00C41AF3" w:rsidRPr="00F55EE1">
        <w:t xml:space="preserve"> Warm </w:t>
      </w:r>
      <w:r w:rsidR="003C7A13">
        <w:t xml:space="preserve">the crucible </w:t>
      </w:r>
      <w:r w:rsidR="00C41AF3" w:rsidRPr="00F55EE1">
        <w:t xml:space="preserve">in </w:t>
      </w:r>
      <w:r w:rsidR="003C7A13">
        <w:t xml:space="preserve">a </w:t>
      </w:r>
      <w:r w:rsidR="00C41AF3" w:rsidRPr="00F55EE1">
        <w:t xml:space="preserve">water bath for 10 min, sonicate </w:t>
      </w:r>
      <w:r w:rsidR="003C7A13">
        <w:t xml:space="preserve">it </w:t>
      </w:r>
      <w:r w:rsidR="00C41AF3" w:rsidRPr="00F55EE1">
        <w:t>for 10 min</w:t>
      </w:r>
      <w:r w:rsidR="003C7A13">
        <w:t xml:space="preserve">, and </w:t>
      </w:r>
      <w:r w:rsidR="00C41AF3" w:rsidRPr="00F55EE1">
        <w:t>then warm</w:t>
      </w:r>
      <w:r w:rsidR="003C7A13">
        <w:t xml:space="preserve"> the crucible</w:t>
      </w:r>
      <w:r w:rsidR="00C41AF3" w:rsidRPr="00F55EE1">
        <w:t xml:space="preserve"> in the water bath for another 10 min. Decant the methanol mixture, </w:t>
      </w:r>
      <w:r w:rsidR="00027A0B" w:rsidRPr="00F55EE1">
        <w:t xml:space="preserve">rinse the coverslip </w:t>
      </w:r>
      <w:r w:rsidR="006756D2" w:rsidRPr="00F55EE1">
        <w:t>well</w:t>
      </w:r>
      <w:r w:rsidR="00027A0B" w:rsidRPr="00F55EE1">
        <w:t xml:space="preserve"> in three crucibles of clean water. </w:t>
      </w:r>
      <w:r w:rsidR="00DD4791" w:rsidRPr="00F55EE1">
        <w:t xml:space="preserve">Purge the surfaces with </w:t>
      </w:r>
      <w:r w:rsidR="001D64DC" w:rsidRPr="00F55EE1">
        <w:t xml:space="preserve">a </w:t>
      </w:r>
      <w:r w:rsidR="00DD4791" w:rsidRPr="00F55EE1">
        <w:t xml:space="preserve">dry nitrogen </w:t>
      </w:r>
      <w:r w:rsidR="00E5541B" w:rsidRPr="00F55EE1">
        <w:t>stream</w:t>
      </w:r>
      <w:r w:rsidR="00DD4791" w:rsidRPr="00F55EE1">
        <w:t xml:space="preserve"> through</w:t>
      </w:r>
      <w:r w:rsidR="00E5541B" w:rsidRPr="00F55EE1">
        <w:t xml:space="preserve"> </w:t>
      </w:r>
      <w:r w:rsidR="006756D2" w:rsidRPr="00F55EE1">
        <w:t xml:space="preserve">a </w:t>
      </w:r>
      <w:r w:rsidR="00E5541B" w:rsidRPr="00F55EE1">
        <w:t>needle.</w:t>
      </w:r>
    </w:p>
    <w:p w14:paraId="0245CE3E" w14:textId="77777777" w:rsidR="00D91D97" w:rsidRPr="00F55EE1" w:rsidRDefault="00D91D97" w:rsidP="00D84C91"/>
    <w:p w14:paraId="17DFAEC7" w14:textId="713ED8B8" w:rsidR="002907EC" w:rsidRPr="00D84C91" w:rsidRDefault="00D91D97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Coat the coverslips with biotin</w:t>
      </w:r>
      <w:r w:rsidR="00A5381A" w:rsidRPr="00D84C91">
        <w:rPr>
          <w:highlight w:val="yellow"/>
        </w:rPr>
        <w:t>-PEG</w:t>
      </w:r>
      <w:r w:rsidR="00F92F97" w:rsidRPr="00D84C91">
        <w:rPr>
          <w:highlight w:val="yellow"/>
        </w:rPr>
        <w:t xml:space="preserve"> in a laminar clean hood.</w:t>
      </w:r>
    </w:p>
    <w:p w14:paraId="2B779821" w14:textId="77777777" w:rsidR="00F55EE1" w:rsidRPr="008F244C" w:rsidRDefault="00F55EE1" w:rsidP="00D84C91">
      <w:pPr>
        <w:rPr>
          <w:color w:val="000000" w:themeColor="text1"/>
        </w:rPr>
      </w:pPr>
    </w:p>
    <w:p w14:paraId="72DB6FAA" w14:textId="1E44DB4E" w:rsidR="002907EC" w:rsidRPr="008F244C" w:rsidRDefault="008F244C" w:rsidP="00D84C91">
      <w:pPr>
        <w:pStyle w:val="ListParagraph"/>
        <w:numPr>
          <w:ilvl w:val="2"/>
          <w:numId w:val="14"/>
        </w:numPr>
        <w:ind w:left="0" w:firstLine="0"/>
        <w:rPr>
          <w:color w:val="000000" w:themeColor="text1"/>
        </w:rPr>
      </w:pPr>
      <w:r w:rsidRPr="008F244C">
        <w:rPr>
          <w:color w:val="000000" w:themeColor="text1"/>
        </w:rPr>
        <w:t>To m</w:t>
      </w:r>
      <w:r w:rsidR="00716987" w:rsidRPr="008F244C">
        <w:rPr>
          <w:color w:val="000000" w:themeColor="text1"/>
        </w:rPr>
        <w:t xml:space="preserve">ake </w:t>
      </w:r>
      <w:r w:rsidR="000D3565" w:rsidRPr="008F244C">
        <w:rPr>
          <w:color w:val="000000" w:themeColor="text1"/>
        </w:rPr>
        <w:t>the</w:t>
      </w:r>
      <w:r w:rsidR="00716987" w:rsidRPr="008F244C">
        <w:rPr>
          <w:color w:val="000000" w:themeColor="text1"/>
        </w:rPr>
        <w:t xml:space="preserve"> </w:t>
      </w:r>
      <w:r w:rsidR="000D3565" w:rsidRPr="008F244C">
        <w:rPr>
          <w:color w:val="000000" w:themeColor="text1"/>
        </w:rPr>
        <w:t xml:space="preserve">PEG </w:t>
      </w:r>
      <w:r w:rsidR="00716987" w:rsidRPr="008F244C">
        <w:rPr>
          <w:color w:val="000000" w:themeColor="text1"/>
        </w:rPr>
        <w:t>solution</w:t>
      </w:r>
      <w:r w:rsidRPr="008F244C">
        <w:rPr>
          <w:color w:val="000000" w:themeColor="text1"/>
        </w:rPr>
        <w:t>, use</w:t>
      </w:r>
      <w:r w:rsidR="00716987" w:rsidRPr="008F244C">
        <w:rPr>
          <w:color w:val="000000" w:themeColor="text1"/>
        </w:rPr>
        <w:t xml:space="preserve"> 98 mg </w:t>
      </w:r>
      <w:r w:rsidR="003C7A13" w:rsidRPr="008F244C">
        <w:rPr>
          <w:color w:val="000000" w:themeColor="text1"/>
        </w:rPr>
        <w:t xml:space="preserve">of </w:t>
      </w:r>
      <w:r w:rsidR="00716987" w:rsidRPr="008F244C">
        <w:rPr>
          <w:color w:val="000000" w:themeColor="text1"/>
        </w:rPr>
        <w:t xml:space="preserve">PEG and </w:t>
      </w:r>
      <w:r w:rsidR="00371BF3" w:rsidRPr="008F244C">
        <w:rPr>
          <w:color w:val="000000" w:themeColor="text1"/>
        </w:rPr>
        <w:t>2</w:t>
      </w:r>
      <w:r w:rsidR="003C7A13" w:rsidRPr="008F244C">
        <w:rPr>
          <w:color w:val="000000" w:themeColor="text1"/>
        </w:rPr>
        <w:t>–</w:t>
      </w:r>
      <w:r w:rsidR="00716987" w:rsidRPr="008F244C">
        <w:rPr>
          <w:color w:val="000000" w:themeColor="text1"/>
        </w:rPr>
        <w:t>3 mg of biotin-PEG</w:t>
      </w:r>
      <w:r w:rsidR="00AB370B" w:rsidRPr="008F244C">
        <w:rPr>
          <w:color w:val="000000" w:themeColor="text1"/>
        </w:rPr>
        <w:t xml:space="preserve"> in</w:t>
      </w:r>
      <w:r w:rsidR="00EB3BC0" w:rsidRPr="008F244C">
        <w:rPr>
          <w:color w:val="000000" w:themeColor="text1"/>
        </w:rPr>
        <w:t xml:space="preserve"> 70 mL</w:t>
      </w:r>
      <w:r w:rsidR="00AB370B" w:rsidRPr="008F244C">
        <w:rPr>
          <w:color w:val="000000" w:themeColor="text1"/>
        </w:rPr>
        <w:t xml:space="preserve"> </w:t>
      </w:r>
      <w:r w:rsidR="00EB3BC0" w:rsidRPr="008F244C">
        <w:rPr>
          <w:color w:val="000000" w:themeColor="text1"/>
        </w:rPr>
        <w:t xml:space="preserve">of </w:t>
      </w:r>
      <w:r w:rsidR="00955A04" w:rsidRPr="008F244C">
        <w:rPr>
          <w:color w:val="000000" w:themeColor="text1"/>
        </w:rPr>
        <w:t xml:space="preserve">100 mM </w:t>
      </w:r>
      <w:r w:rsidR="009D187D" w:rsidRPr="008F244C">
        <w:rPr>
          <w:color w:val="000000" w:themeColor="text1"/>
        </w:rPr>
        <w:t>NaHCO</w:t>
      </w:r>
      <w:r w:rsidR="009D187D" w:rsidRPr="008F244C">
        <w:rPr>
          <w:color w:val="000000" w:themeColor="text1"/>
          <w:vertAlign w:val="subscript"/>
        </w:rPr>
        <w:t>3</w:t>
      </w:r>
      <w:r w:rsidR="009D187D" w:rsidRPr="008F244C">
        <w:rPr>
          <w:color w:val="000000" w:themeColor="text1"/>
        </w:rPr>
        <w:t xml:space="preserve"> solution</w:t>
      </w:r>
      <w:r w:rsidR="00955A04" w:rsidRPr="008F244C">
        <w:rPr>
          <w:color w:val="000000" w:themeColor="text1"/>
        </w:rPr>
        <w:t>.</w:t>
      </w:r>
    </w:p>
    <w:p w14:paraId="376722D0" w14:textId="77777777" w:rsidR="00FD3FC8" w:rsidRPr="00D84C91" w:rsidRDefault="00FD3FC8" w:rsidP="00D84C91"/>
    <w:p w14:paraId="419889AF" w14:textId="72AAA85A" w:rsidR="00FD3FC8" w:rsidRPr="00D84C91" w:rsidRDefault="000D3565" w:rsidP="00D84C91">
      <w:pPr>
        <w:pStyle w:val="ListParagraph"/>
        <w:numPr>
          <w:ilvl w:val="2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 xml:space="preserve">Lay one coverslip flat on a surface. </w:t>
      </w:r>
      <w:r w:rsidR="00CC5E40" w:rsidRPr="00D84C91">
        <w:rPr>
          <w:highlight w:val="yellow"/>
        </w:rPr>
        <w:t xml:space="preserve">Carefully drop </w:t>
      </w:r>
      <w:r w:rsidR="00A5381A" w:rsidRPr="00D84C91">
        <w:rPr>
          <w:highlight w:val="yellow"/>
        </w:rPr>
        <w:t>6</w:t>
      </w:r>
      <w:r w:rsidRPr="00D84C91">
        <w:rPr>
          <w:highlight w:val="yellow"/>
        </w:rPr>
        <w:t>0 mL of PEG solution on the</w:t>
      </w:r>
      <w:r w:rsidR="007B1054" w:rsidRPr="00D84C91">
        <w:rPr>
          <w:highlight w:val="yellow"/>
        </w:rPr>
        <w:t xml:space="preserve"> top edge. Then</w:t>
      </w:r>
      <w:r w:rsidR="00905F9E">
        <w:rPr>
          <w:highlight w:val="yellow"/>
        </w:rPr>
        <w:t>,</w:t>
      </w:r>
      <w:r w:rsidR="007B1054" w:rsidRPr="00D84C91">
        <w:rPr>
          <w:highlight w:val="yellow"/>
        </w:rPr>
        <w:t xml:space="preserve"> lay another coverslip on top of it, letting the capillary effect spread the solution between the two coverslips.</w:t>
      </w:r>
      <w:r w:rsidR="003C7A13" w:rsidRPr="00D84C91">
        <w:rPr>
          <w:highlight w:val="yellow"/>
        </w:rPr>
        <w:t xml:space="preserve"> Ensure n</w:t>
      </w:r>
      <w:r w:rsidR="007B1054" w:rsidRPr="00D84C91">
        <w:rPr>
          <w:highlight w:val="yellow"/>
        </w:rPr>
        <w:t>o bubble</w:t>
      </w:r>
      <w:r w:rsidR="00EA130A" w:rsidRPr="00D84C91">
        <w:rPr>
          <w:highlight w:val="yellow"/>
        </w:rPr>
        <w:t>s</w:t>
      </w:r>
      <w:r w:rsidR="007B1054" w:rsidRPr="00D84C91">
        <w:rPr>
          <w:highlight w:val="yellow"/>
        </w:rPr>
        <w:t xml:space="preserve"> </w:t>
      </w:r>
      <w:r w:rsidR="003C7A13" w:rsidRPr="00D84C91">
        <w:rPr>
          <w:highlight w:val="yellow"/>
        </w:rPr>
        <w:t>are</w:t>
      </w:r>
      <w:r w:rsidR="007B1054" w:rsidRPr="00D84C91">
        <w:rPr>
          <w:highlight w:val="yellow"/>
        </w:rPr>
        <w:t xml:space="preserve"> form</w:t>
      </w:r>
      <w:r w:rsidR="003C7A13" w:rsidRPr="00D84C91">
        <w:rPr>
          <w:highlight w:val="yellow"/>
        </w:rPr>
        <w:t>ed</w:t>
      </w:r>
      <w:r w:rsidR="007B1054" w:rsidRPr="00D84C91">
        <w:rPr>
          <w:highlight w:val="yellow"/>
        </w:rPr>
        <w:t>.</w:t>
      </w:r>
    </w:p>
    <w:p w14:paraId="18FDD836" w14:textId="77777777" w:rsidR="00FD3FC8" w:rsidRPr="00D84C91" w:rsidRDefault="00FD3FC8" w:rsidP="00D84C91"/>
    <w:p w14:paraId="75D660C9" w14:textId="4016DF0F" w:rsidR="00E127FD" w:rsidRPr="00D84C91" w:rsidRDefault="004C17EB" w:rsidP="00D84C91">
      <w:pPr>
        <w:pStyle w:val="ListParagraph"/>
        <w:numPr>
          <w:ilvl w:val="2"/>
          <w:numId w:val="14"/>
        </w:numPr>
        <w:ind w:left="0" w:firstLine="0"/>
      </w:pPr>
      <w:r w:rsidRPr="001A6B59">
        <w:rPr>
          <w:highlight w:val="yellow"/>
        </w:rPr>
        <w:lastRenderedPageBreak/>
        <w:t>Repeat step</w:t>
      </w:r>
      <w:r w:rsidR="003C7A13" w:rsidRPr="001A6B59">
        <w:rPr>
          <w:highlight w:val="yellow"/>
        </w:rPr>
        <w:t xml:space="preserve"> 3.7.2</w:t>
      </w:r>
      <w:r w:rsidRPr="001A6B59">
        <w:rPr>
          <w:highlight w:val="yellow"/>
        </w:rPr>
        <w:t xml:space="preserve"> for</w:t>
      </w:r>
      <w:r w:rsidR="008E6DAC" w:rsidRPr="001A6B59">
        <w:rPr>
          <w:highlight w:val="yellow"/>
        </w:rPr>
        <w:t xml:space="preserve"> </w:t>
      </w:r>
      <w:r w:rsidRPr="001A6B59">
        <w:rPr>
          <w:highlight w:val="yellow"/>
        </w:rPr>
        <w:t xml:space="preserve">two </w:t>
      </w:r>
      <w:r w:rsidR="008E6DAC" w:rsidRPr="001A6B59">
        <w:rPr>
          <w:highlight w:val="yellow"/>
        </w:rPr>
        <w:t xml:space="preserve">more </w:t>
      </w:r>
      <w:r w:rsidRPr="001A6B59">
        <w:rPr>
          <w:highlight w:val="yellow"/>
        </w:rPr>
        <w:t>pairs of coverslips.</w:t>
      </w:r>
      <w:r w:rsidRPr="00D84C91">
        <w:t xml:space="preserve"> </w:t>
      </w:r>
      <w:r w:rsidR="003C7A13">
        <w:t xml:space="preserve">Coat </w:t>
      </w:r>
      <w:r w:rsidR="00905F9E">
        <w:t>six</w:t>
      </w:r>
      <w:r w:rsidR="00905F9E" w:rsidRPr="00D84C91">
        <w:t xml:space="preserve"> </w:t>
      </w:r>
      <w:r w:rsidRPr="00D84C91">
        <w:t>pieces of coverslips with biotin. If more coverslips are needed, adjust the amount of PEG and Biotin PEG accordingly to make more PEG solution.</w:t>
      </w:r>
    </w:p>
    <w:p w14:paraId="46608F5C" w14:textId="77777777" w:rsidR="00E127FD" w:rsidRPr="00D84C91" w:rsidRDefault="00E127FD" w:rsidP="00D84C91"/>
    <w:p w14:paraId="2E184952" w14:textId="4878129F" w:rsidR="00DF388A" w:rsidRPr="00D84C91" w:rsidRDefault="00622E6D" w:rsidP="00D84C91">
      <w:pPr>
        <w:pStyle w:val="ListParagraph"/>
        <w:numPr>
          <w:ilvl w:val="2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 xml:space="preserve">Store these coverslips in an empty tip-box filled with </w:t>
      </w:r>
      <w:r w:rsidR="00BF6ADD" w:rsidRPr="00D84C91">
        <w:rPr>
          <w:highlight w:val="yellow"/>
        </w:rPr>
        <w:t>water and</w:t>
      </w:r>
      <w:r w:rsidRPr="00D84C91">
        <w:rPr>
          <w:highlight w:val="yellow"/>
        </w:rPr>
        <w:t xml:space="preserve"> incubate for 3 h in the dark.</w:t>
      </w:r>
    </w:p>
    <w:p w14:paraId="7F7EF6AA" w14:textId="77777777" w:rsidR="00DF388A" w:rsidRPr="00D84C91" w:rsidRDefault="00DF388A" w:rsidP="00D84C91"/>
    <w:p w14:paraId="7D3BB0BF" w14:textId="416F453D" w:rsidR="006E05DF" w:rsidRPr="00D84C91" w:rsidRDefault="00622E6D" w:rsidP="00D84C91">
      <w:pPr>
        <w:pStyle w:val="ListParagraph"/>
        <w:numPr>
          <w:ilvl w:val="2"/>
          <w:numId w:val="14"/>
        </w:numPr>
        <w:ind w:left="0" w:firstLine="0"/>
      </w:pPr>
      <w:r w:rsidRPr="00D84C91">
        <w:rPr>
          <w:highlight w:val="yellow"/>
        </w:rPr>
        <w:t>After 3 h,</w:t>
      </w:r>
      <w:r w:rsidR="009F7856" w:rsidRPr="00D84C91">
        <w:rPr>
          <w:highlight w:val="yellow"/>
        </w:rPr>
        <w:t xml:space="preserve"> separate the coverslips, rinse with water in three consecutive crucibles and purge with </w:t>
      </w:r>
      <w:r w:rsidR="003C7A13">
        <w:rPr>
          <w:highlight w:val="yellow"/>
        </w:rPr>
        <w:t xml:space="preserve">a </w:t>
      </w:r>
      <w:r w:rsidR="009F7856" w:rsidRPr="00D84C91">
        <w:rPr>
          <w:highlight w:val="yellow"/>
        </w:rPr>
        <w:t>dry nitrogen stream.</w:t>
      </w:r>
      <w:r w:rsidR="009F7856" w:rsidRPr="00D84C91">
        <w:t xml:space="preserve"> Place the </w:t>
      </w:r>
      <w:r w:rsidR="00223C43" w:rsidRPr="00D84C91">
        <w:t>coated coverslips on a ceramic rack. Mark the surface with coating.</w:t>
      </w:r>
    </w:p>
    <w:p w14:paraId="268B1E03" w14:textId="77777777" w:rsidR="007E5786" w:rsidRPr="00D84C91" w:rsidRDefault="007E5786" w:rsidP="00D84C91"/>
    <w:p w14:paraId="2E3389F1" w14:textId="64C00914" w:rsidR="00F25A4D" w:rsidRPr="00D84C91" w:rsidRDefault="0047425C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As</w:t>
      </w:r>
      <w:r w:rsidR="006E05DF" w:rsidRPr="00D84C91">
        <w:rPr>
          <w:highlight w:val="yellow"/>
        </w:rPr>
        <w:t xml:space="preserve">semble </w:t>
      </w:r>
      <w:r w:rsidR="003C7A13" w:rsidRPr="00D84C91">
        <w:rPr>
          <w:highlight w:val="yellow"/>
        </w:rPr>
        <w:t xml:space="preserve">the </w:t>
      </w:r>
      <w:r w:rsidR="006E05DF" w:rsidRPr="00D84C91">
        <w:rPr>
          <w:highlight w:val="yellow"/>
        </w:rPr>
        <w:t>sample chambers</w:t>
      </w:r>
      <w:r w:rsidR="005838AF" w:rsidRPr="00D84C91">
        <w:rPr>
          <w:highlight w:val="yellow"/>
        </w:rPr>
        <w:fldChar w:fldCharType="begin"/>
      </w:r>
      <w:r w:rsidR="00DE79A4" w:rsidRPr="00D84C91">
        <w:rPr>
          <w:highlight w:val="yellow"/>
        </w:rPr>
        <w:instrText xml:space="preserve"> ADDIN EN.CITE &lt;EndNote&gt;&lt;Cite&gt;&lt;Author&gt;Lin&lt;/Author&gt;&lt;Year&gt;2019&lt;/Year&gt;&lt;RecNum&gt;1846&lt;/RecNum&gt;&lt;DisplayText&gt;&lt;style face="superscript"&gt;19&lt;/style&gt;&lt;/DisplayText&gt;&lt;record&gt;&lt;rec-number&gt;1846&lt;/rec-number&gt;&lt;foreign-keys&gt;&lt;key app="EN" db-id="2dsaf5pw0r5rsuexdt1x202jzesa2zwrezwe" timestamp="1615161845"&gt;1846&lt;/key&gt;&lt;/foreign-keys&gt;&lt;ref-type name="Journal Article"&gt;17&lt;/ref-type&gt;&lt;contributors&gt;&lt;authors&gt;&lt;author&gt;Lin, R.&lt;/author&gt;&lt;author&gt;Wang, Y.&lt;/author&gt;&lt;/authors&gt;&lt;/contributors&gt;&lt;auth-address&gt;Department of Biochemistry and Biology, University of Houston, Houston, TX 77204-5001, USA.&lt;/auth-address&gt;&lt;titles&gt;&lt;title&gt;Automated smFRET microscope for the quantification of label-free DNA oligos&lt;/title&gt;&lt;secondary-title&gt;Biomed Opt Express&lt;/secondary-title&gt;&lt;/titles&gt;&lt;periodical&gt;&lt;full-title&gt;Biomed Opt Express&lt;/full-title&gt;&lt;/periodical&gt;&lt;pages&gt;682-693&lt;/pages&gt;&lt;volume&gt;10&lt;/volume&gt;&lt;number&gt;2&lt;/number&gt;&lt;edition&gt;2019/02/26&lt;/edition&gt;&lt;dates&gt;&lt;year&gt;2019&lt;/year&gt;&lt;pub-dates&gt;&lt;date&gt;Feb 1&lt;/date&gt;&lt;/pub-dates&gt;&lt;/dates&gt;&lt;isbn&gt;2156-7085 (Print)&amp;#xD;2156-7085 (Linking)&lt;/isbn&gt;&lt;accession-num&gt;30800508&lt;/accession-num&gt;&lt;urls&gt;&lt;related-urls&gt;&lt;url&gt;https://www.ncbi.nlm.nih.gov/pubmed/30800508&lt;/url&gt;&lt;/related-urls&gt;&lt;/urls&gt;&lt;custom2&gt;PMC6377893 article.&lt;/custom2&gt;&lt;electronic-resource-num&gt;10.1364/BOE.10.000682&lt;/electronic-resource-num&gt;&lt;/record&gt;&lt;/Cite&gt;&lt;/EndNote&gt;</w:instrText>
      </w:r>
      <w:r w:rsidR="005838AF" w:rsidRPr="00D84C91">
        <w:rPr>
          <w:highlight w:val="yellow"/>
        </w:rPr>
        <w:fldChar w:fldCharType="separate"/>
      </w:r>
      <w:r w:rsidR="00DE79A4" w:rsidRPr="00D84C91">
        <w:rPr>
          <w:noProof/>
          <w:highlight w:val="yellow"/>
          <w:vertAlign w:val="superscript"/>
        </w:rPr>
        <w:t>19</w:t>
      </w:r>
      <w:r w:rsidR="005838AF" w:rsidRPr="00D84C91">
        <w:rPr>
          <w:highlight w:val="yellow"/>
        </w:rPr>
        <w:fldChar w:fldCharType="end"/>
      </w:r>
      <w:r w:rsidR="003C7A13" w:rsidRPr="00D84C91">
        <w:rPr>
          <w:highlight w:val="yellow"/>
        </w:rPr>
        <w:t>.</w:t>
      </w:r>
    </w:p>
    <w:p w14:paraId="7D3B0C23" w14:textId="77777777" w:rsidR="00F55EE1" w:rsidRPr="00D84C91" w:rsidRDefault="00F55EE1" w:rsidP="00D84C91"/>
    <w:p w14:paraId="05C57471" w14:textId="36292EE4" w:rsidR="00A01459" w:rsidRPr="00D84C91" w:rsidRDefault="00C76352" w:rsidP="00D84C91">
      <w:pPr>
        <w:pStyle w:val="ListParagraph"/>
        <w:numPr>
          <w:ilvl w:val="2"/>
          <w:numId w:val="14"/>
        </w:numPr>
        <w:ind w:left="0" w:firstLine="0"/>
      </w:pPr>
      <w:r w:rsidRPr="00D84C91">
        <w:t xml:space="preserve"> </w:t>
      </w:r>
      <w:r w:rsidR="00B32E42" w:rsidRPr="001A6B59">
        <w:rPr>
          <w:highlight w:val="yellow"/>
        </w:rPr>
        <w:t>P</w:t>
      </w:r>
      <w:r w:rsidR="00391DA7" w:rsidRPr="001A6B59">
        <w:rPr>
          <w:highlight w:val="yellow"/>
        </w:rPr>
        <w:t>ull sharp pipette tips through the holes on the glass slides until they fit tight. Scrape the</w:t>
      </w:r>
      <w:r w:rsidR="00423B1C" w:rsidRPr="001A6B59">
        <w:rPr>
          <w:highlight w:val="yellow"/>
        </w:rPr>
        <w:t xml:space="preserve"> sharp ends off</w:t>
      </w:r>
      <w:r w:rsidR="0054678A" w:rsidRPr="001A6B59">
        <w:rPr>
          <w:highlight w:val="yellow"/>
        </w:rPr>
        <w:t xml:space="preserve"> until it is </w:t>
      </w:r>
      <w:r w:rsidR="00850AD1" w:rsidRPr="001A6B59">
        <w:rPr>
          <w:highlight w:val="yellow"/>
        </w:rPr>
        <w:t>completely flat</w:t>
      </w:r>
      <w:r w:rsidR="00341C40" w:rsidRPr="001A6B59">
        <w:rPr>
          <w:highlight w:val="yellow"/>
        </w:rPr>
        <w:t xml:space="preserve"> to the glass surface</w:t>
      </w:r>
      <w:r w:rsidR="00C5549D" w:rsidRPr="001A6B59">
        <w:rPr>
          <w:highlight w:val="yellow"/>
        </w:rPr>
        <w:t>.</w:t>
      </w:r>
      <w:r w:rsidR="00E1137D" w:rsidRPr="00D84C91">
        <w:t xml:space="preserve"> Cut the other end of the tip </w:t>
      </w:r>
      <w:r w:rsidR="001170C1">
        <w:t>to be approximately 5 mm</w:t>
      </w:r>
      <w:r w:rsidR="001170C1" w:rsidRPr="00D84C91">
        <w:t xml:space="preserve"> </w:t>
      </w:r>
      <w:r w:rsidR="00E1137D" w:rsidRPr="00D84C91">
        <w:t>for sample loading.</w:t>
      </w:r>
    </w:p>
    <w:p w14:paraId="5F44735F" w14:textId="77777777" w:rsidR="006E7AF1" w:rsidRPr="00D84C91" w:rsidRDefault="006E7AF1" w:rsidP="00D84C91"/>
    <w:p w14:paraId="4599A52F" w14:textId="36A634D5" w:rsidR="0071196B" w:rsidRPr="00D84C91" w:rsidRDefault="00A01459" w:rsidP="00D84C91">
      <w:pPr>
        <w:pStyle w:val="ListParagraph"/>
        <w:numPr>
          <w:ilvl w:val="2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 xml:space="preserve"> </w:t>
      </w:r>
      <w:r w:rsidR="00B32E42" w:rsidRPr="00D84C91">
        <w:rPr>
          <w:highlight w:val="yellow"/>
        </w:rPr>
        <w:t>C</w:t>
      </w:r>
      <w:r w:rsidR="0071196B" w:rsidRPr="00D84C91">
        <w:rPr>
          <w:highlight w:val="yellow"/>
        </w:rPr>
        <w:t>ut a double-faced tape with the channel pattern on it</w:t>
      </w:r>
      <w:r w:rsidR="00E300FD">
        <w:rPr>
          <w:highlight w:val="yellow"/>
        </w:rPr>
        <w:t xml:space="preserve"> (25 x 40 mm)</w:t>
      </w:r>
      <w:r w:rsidR="0071196B" w:rsidRPr="00D84C91">
        <w:rPr>
          <w:highlight w:val="yellow"/>
        </w:rPr>
        <w:t>.</w:t>
      </w:r>
    </w:p>
    <w:p w14:paraId="1B873B1F" w14:textId="77777777" w:rsidR="006E7AF1" w:rsidRPr="00D84C91" w:rsidRDefault="006E7AF1" w:rsidP="00D84C91">
      <w:pPr>
        <w:rPr>
          <w:highlight w:val="yellow"/>
        </w:rPr>
      </w:pPr>
    </w:p>
    <w:p w14:paraId="249B3279" w14:textId="64F8A682" w:rsidR="00C826E1" w:rsidRPr="00D84C91" w:rsidRDefault="00B32E42" w:rsidP="00D84C91">
      <w:pPr>
        <w:pStyle w:val="ListParagraph"/>
        <w:numPr>
          <w:ilvl w:val="2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S</w:t>
      </w:r>
      <w:r w:rsidR="000447CD" w:rsidRPr="00D84C91">
        <w:rPr>
          <w:highlight w:val="yellow"/>
        </w:rPr>
        <w:t>tick</w:t>
      </w:r>
      <w:r w:rsidR="0071196B" w:rsidRPr="00D84C91">
        <w:rPr>
          <w:highlight w:val="yellow"/>
        </w:rPr>
        <w:t xml:space="preserve"> the</w:t>
      </w:r>
      <w:r w:rsidR="00C826E1" w:rsidRPr="00D84C91">
        <w:rPr>
          <w:highlight w:val="yellow"/>
        </w:rPr>
        <w:t xml:space="preserve"> double-faced tape onto the glass slides </w:t>
      </w:r>
      <w:r w:rsidR="003C7A13" w:rsidRPr="00D84C91">
        <w:rPr>
          <w:highlight w:val="yellow"/>
        </w:rPr>
        <w:t xml:space="preserve">on </w:t>
      </w:r>
      <w:r w:rsidR="00C826E1" w:rsidRPr="00D84C91">
        <w:rPr>
          <w:highlight w:val="yellow"/>
        </w:rPr>
        <w:t>the flat side.</w:t>
      </w:r>
    </w:p>
    <w:p w14:paraId="7CDAC879" w14:textId="77777777" w:rsidR="006E7AF1" w:rsidRPr="00D84C91" w:rsidRDefault="006E7AF1" w:rsidP="00D84C91">
      <w:pPr>
        <w:rPr>
          <w:highlight w:val="yellow"/>
        </w:rPr>
      </w:pPr>
    </w:p>
    <w:p w14:paraId="6E96D6BF" w14:textId="3AE9ECD1" w:rsidR="00B62903" w:rsidRPr="00D84C91" w:rsidRDefault="00B32E42" w:rsidP="00D84C91">
      <w:pPr>
        <w:pStyle w:val="ListParagraph"/>
        <w:numPr>
          <w:ilvl w:val="2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S</w:t>
      </w:r>
      <w:r w:rsidR="00C826E1" w:rsidRPr="00D84C91">
        <w:rPr>
          <w:highlight w:val="yellow"/>
        </w:rPr>
        <w:t xml:space="preserve">tick the </w:t>
      </w:r>
      <w:r w:rsidR="00D70825" w:rsidRPr="00D84C91">
        <w:rPr>
          <w:highlight w:val="yellow"/>
        </w:rPr>
        <w:t xml:space="preserve">coated coverslip </w:t>
      </w:r>
      <w:r w:rsidR="00AC71CB" w:rsidRPr="00D84C91">
        <w:rPr>
          <w:highlight w:val="yellow"/>
        </w:rPr>
        <w:t xml:space="preserve">onto the double-faced tape. </w:t>
      </w:r>
      <w:r w:rsidR="009172B3" w:rsidRPr="00D84C91">
        <w:rPr>
          <w:highlight w:val="yellow"/>
        </w:rPr>
        <w:t xml:space="preserve">Press on it to make </w:t>
      </w:r>
      <w:r w:rsidR="003C7A13" w:rsidRPr="00D84C91">
        <w:rPr>
          <w:highlight w:val="yellow"/>
        </w:rPr>
        <w:t xml:space="preserve">a </w:t>
      </w:r>
      <w:r w:rsidR="009172B3" w:rsidRPr="00D84C91">
        <w:rPr>
          <w:highlight w:val="yellow"/>
        </w:rPr>
        <w:t>tight seal of the sample chamber.</w:t>
      </w:r>
      <w:r w:rsidR="00371BF3" w:rsidRPr="00D84C91">
        <w:rPr>
          <w:highlight w:val="yellow"/>
        </w:rPr>
        <w:t xml:space="preserve"> Make sure the coated side is facing inward.</w:t>
      </w:r>
    </w:p>
    <w:p w14:paraId="29417924" w14:textId="77777777" w:rsidR="007E5786" w:rsidRPr="00D84C91" w:rsidRDefault="007E5786" w:rsidP="00D84C91">
      <w:pPr>
        <w:rPr>
          <w:b/>
          <w:bCs/>
        </w:rPr>
      </w:pPr>
    </w:p>
    <w:p w14:paraId="1249C6D3" w14:textId="3218C695" w:rsidR="00B25882" w:rsidRPr="008F244C" w:rsidRDefault="00B32E42" w:rsidP="00F55EE1">
      <w:pPr>
        <w:pStyle w:val="ListParagraph"/>
        <w:numPr>
          <w:ilvl w:val="0"/>
          <w:numId w:val="14"/>
        </w:numPr>
        <w:ind w:left="0" w:firstLine="0"/>
        <w:rPr>
          <w:b/>
          <w:bCs/>
          <w:highlight w:val="yellow"/>
        </w:rPr>
      </w:pPr>
      <w:r w:rsidRPr="008F244C">
        <w:rPr>
          <w:b/>
          <w:bCs/>
          <w:highlight w:val="yellow"/>
        </w:rPr>
        <w:t>S</w:t>
      </w:r>
      <w:r w:rsidR="00AA5DA7" w:rsidRPr="008F244C">
        <w:rPr>
          <w:b/>
          <w:bCs/>
          <w:highlight w:val="yellow"/>
        </w:rPr>
        <w:t>ingle molecule FRET imaging</w:t>
      </w:r>
    </w:p>
    <w:p w14:paraId="22456A77" w14:textId="77777777" w:rsidR="00F55EE1" w:rsidRPr="00F55EE1" w:rsidRDefault="00F55EE1" w:rsidP="00D84C91">
      <w:pPr>
        <w:pStyle w:val="ListParagraph"/>
        <w:ind w:left="0"/>
      </w:pPr>
    </w:p>
    <w:p w14:paraId="698CBC9B" w14:textId="61461807" w:rsidR="008246C5" w:rsidRPr="00D84C91" w:rsidRDefault="00241C2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Turn on the computer.</w:t>
      </w:r>
    </w:p>
    <w:p w14:paraId="5EB0499C" w14:textId="77777777" w:rsidR="008246C5" w:rsidRPr="00D84C91" w:rsidRDefault="008246C5" w:rsidP="00D84C91">
      <w:pPr>
        <w:rPr>
          <w:highlight w:val="yellow"/>
        </w:rPr>
      </w:pPr>
    </w:p>
    <w:p w14:paraId="10E0A97F" w14:textId="5914AA85" w:rsidR="008246C5" w:rsidRPr="00D84C91" w:rsidRDefault="00241C2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Turn on the microscope switch.</w:t>
      </w:r>
    </w:p>
    <w:p w14:paraId="610CA7E5" w14:textId="77777777" w:rsidR="008246C5" w:rsidRPr="00D84C91" w:rsidRDefault="008246C5" w:rsidP="00D84C91">
      <w:pPr>
        <w:rPr>
          <w:highlight w:val="yellow"/>
        </w:rPr>
      </w:pPr>
    </w:p>
    <w:p w14:paraId="3CCB965E" w14:textId="089F3266" w:rsidR="00B25882" w:rsidRPr="00D84C91" w:rsidRDefault="00B32E42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S</w:t>
      </w:r>
      <w:r w:rsidR="008246C5" w:rsidRPr="00D84C91">
        <w:rPr>
          <w:highlight w:val="yellow"/>
        </w:rPr>
        <w:t xml:space="preserve">tart the laser control interface and turn </w:t>
      </w:r>
      <w:r w:rsidR="003C7A13" w:rsidRPr="00D84C91">
        <w:rPr>
          <w:highlight w:val="yellow"/>
        </w:rPr>
        <w:t xml:space="preserve">on </w:t>
      </w:r>
      <w:r w:rsidR="008246C5" w:rsidRPr="00D84C91">
        <w:rPr>
          <w:highlight w:val="yellow"/>
        </w:rPr>
        <w:t>the laser. Pu</w:t>
      </w:r>
      <w:r w:rsidR="00E475D5" w:rsidRPr="00D84C91">
        <w:rPr>
          <w:highlight w:val="yellow"/>
        </w:rPr>
        <w:t>sh</w:t>
      </w:r>
      <w:r w:rsidR="008246C5" w:rsidRPr="00D84C91">
        <w:rPr>
          <w:highlight w:val="yellow"/>
        </w:rPr>
        <w:t xml:space="preserve"> </w:t>
      </w:r>
      <w:r w:rsidR="00E475D5" w:rsidRPr="00D84C91">
        <w:rPr>
          <w:highlight w:val="yellow"/>
        </w:rPr>
        <w:t xml:space="preserve">the enable button </w:t>
      </w:r>
      <w:r w:rsidR="008246C5" w:rsidRPr="00D84C91">
        <w:rPr>
          <w:highlight w:val="yellow"/>
        </w:rPr>
        <w:t xml:space="preserve">on the laser control box to </w:t>
      </w:r>
      <w:r w:rsidR="00E475D5" w:rsidRPr="00D84C91">
        <w:rPr>
          <w:highlight w:val="yellow"/>
        </w:rPr>
        <w:t>warm up the</w:t>
      </w:r>
      <w:r w:rsidR="008246C5" w:rsidRPr="00D84C91">
        <w:rPr>
          <w:highlight w:val="yellow"/>
        </w:rPr>
        <w:t xml:space="preserve"> </w:t>
      </w:r>
      <w:r w:rsidR="00E475D5" w:rsidRPr="00D84C91">
        <w:rPr>
          <w:highlight w:val="yellow"/>
        </w:rPr>
        <w:t>laser</w:t>
      </w:r>
      <w:r w:rsidR="008246C5" w:rsidRPr="00D84C91">
        <w:rPr>
          <w:highlight w:val="yellow"/>
        </w:rPr>
        <w:t>.</w:t>
      </w:r>
    </w:p>
    <w:p w14:paraId="11EE3BCA" w14:textId="7B7872DF" w:rsidR="004225AD" w:rsidRPr="00D84C91" w:rsidRDefault="004225AD" w:rsidP="00D84C91">
      <w:pPr>
        <w:rPr>
          <w:highlight w:val="yellow"/>
        </w:rPr>
      </w:pPr>
    </w:p>
    <w:p w14:paraId="56DBC195" w14:textId="6861A45C" w:rsidR="004225AD" w:rsidRPr="00D84C91" w:rsidRDefault="00B32E42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T</w:t>
      </w:r>
      <w:r w:rsidR="004D5514" w:rsidRPr="00D84C91">
        <w:rPr>
          <w:highlight w:val="yellow"/>
        </w:rPr>
        <w:t>urn on the cameras.</w:t>
      </w:r>
    </w:p>
    <w:p w14:paraId="37BEF69A" w14:textId="3407512E" w:rsidR="004D5514" w:rsidRPr="00F55EE1" w:rsidRDefault="004D5514" w:rsidP="00D84C91"/>
    <w:p w14:paraId="17C22662" w14:textId="2E650F43" w:rsidR="004D5514" w:rsidRPr="00D84C91" w:rsidRDefault="00B32E42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S</w:t>
      </w:r>
      <w:r w:rsidR="004D5514" w:rsidRPr="00D84C91">
        <w:rPr>
          <w:highlight w:val="yellow"/>
        </w:rPr>
        <w:t xml:space="preserve">tart the </w:t>
      </w:r>
      <w:r w:rsidR="00BC6F66">
        <w:rPr>
          <w:highlight w:val="yellow"/>
        </w:rPr>
        <w:t>microscope-associated software</w:t>
      </w:r>
      <w:r w:rsidR="004D5514" w:rsidRPr="00D84C91">
        <w:rPr>
          <w:highlight w:val="yellow"/>
        </w:rPr>
        <w:t xml:space="preserve"> program. </w:t>
      </w:r>
      <w:r w:rsidR="003E55E8" w:rsidRPr="00D84C91">
        <w:rPr>
          <w:highlight w:val="yellow"/>
        </w:rPr>
        <w:t>Click</w:t>
      </w:r>
      <w:r w:rsidR="003C7A13" w:rsidRPr="00D84C91">
        <w:rPr>
          <w:highlight w:val="yellow"/>
        </w:rPr>
        <w:t xml:space="preserve"> the</w:t>
      </w:r>
      <w:r w:rsidR="003E55E8" w:rsidRPr="00D84C91">
        <w:rPr>
          <w:highlight w:val="yellow"/>
        </w:rPr>
        <w:t xml:space="preserve"> upper shutter </w:t>
      </w:r>
      <w:r w:rsidR="003C7A13" w:rsidRPr="00D84C91">
        <w:rPr>
          <w:b/>
          <w:bCs/>
          <w:highlight w:val="yellow"/>
        </w:rPr>
        <w:t>O</w:t>
      </w:r>
      <w:r w:rsidR="003E55E8" w:rsidRPr="00D84C91">
        <w:rPr>
          <w:b/>
          <w:bCs/>
          <w:highlight w:val="yellow"/>
        </w:rPr>
        <w:t>ff</w:t>
      </w:r>
      <w:r w:rsidR="003E55E8" w:rsidRPr="00D84C91">
        <w:rPr>
          <w:highlight w:val="yellow"/>
        </w:rPr>
        <w:t xml:space="preserve"> and click </w:t>
      </w:r>
      <w:r w:rsidR="003C7A13" w:rsidRPr="00D84C91">
        <w:rPr>
          <w:highlight w:val="yellow"/>
        </w:rPr>
        <w:t xml:space="preserve">the </w:t>
      </w:r>
      <w:r w:rsidR="003E55E8" w:rsidRPr="00D84C91">
        <w:rPr>
          <w:highlight w:val="yellow"/>
        </w:rPr>
        <w:t xml:space="preserve">lamp </w:t>
      </w:r>
      <w:r w:rsidR="003C7A13" w:rsidRPr="00D84C91">
        <w:rPr>
          <w:b/>
          <w:bCs/>
          <w:highlight w:val="yellow"/>
        </w:rPr>
        <w:t>O</w:t>
      </w:r>
      <w:r w:rsidR="003E55E8" w:rsidRPr="00D84C91">
        <w:rPr>
          <w:b/>
          <w:bCs/>
          <w:highlight w:val="yellow"/>
        </w:rPr>
        <w:t>n</w:t>
      </w:r>
      <w:r w:rsidR="003E55E8" w:rsidRPr="00D84C91">
        <w:rPr>
          <w:highlight w:val="yellow"/>
        </w:rPr>
        <w:t>.</w:t>
      </w:r>
    </w:p>
    <w:p w14:paraId="67798FAA" w14:textId="77777777" w:rsidR="00B25882" w:rsidRPr="00D84C91" w:rsidRDefault="00B25882" w:rsidP="00D84C91">
      <w:pPr>
        <w:rPr>
          <w:highlight w:val="yellow"/>
        </w:rPr>
      </w:pPr>
    </w:p>
    <w:p w14:paraId="45BE441C" w14:textId="4AE12B90" w:rsidR="00D652A4" w:rsidRPr="00D84C91" w:rsidRDefault="00B32E42" w:rsidP="003C7A13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P</w:t>
      </w:r>
      <w:r w:rsidR="00857C22" w:rsidRPr="00D84C91">
        <w:rPr>
          <w:highlight w:val="yellow"/>
        </w:rPr>
        <w:t>repar</w:t>
      </w:r>
      <w:r w:rsidR="003C7A13" w:rsidRPr="00D84C91">
        <w:rPr>
          <w:highlight w:val="yellow"/>
        </w:rPr>
        <w:t>e</w:t>
      </w:r>
      <w:r w:rsidR="00857C22" w:rsidRPr="00D84C91">
        <w:rPr>
          <w:highlight w:val="yellow"/>
        </w:rPr>
        <w:t xml:space="preserve"> </w:t>
      </w:r>
      <w:r w:rsidR="003C7A13" w:rsidRPr="00D84C91">
        <w:rPr>
          <w:highlight w:val="yellow"/>
        </w:rPr>
        <w:t xml:space="preserve">the </w:t>
      </w:r>
      <w:r w:rsidR="001C1C13" w:rsidRPr="00D84C91">
        <w:rPr>
          <w:highlight w:val="yellow"/>
        </w:rPr>
        <w:t>TAM</w:t>
      </w:r>
      <w:r w:rsidR="001C1C13" w:rsidRPr="00D84C91">
        <w:rPr>
          <w:highlight w:val="yellow"/>
          <w:vertAlign w:val="subscript"/>
        </w:rPr>
        <w:t>10</w:t>
      </w:r>
      <w:r w:rsidR="001C1C13" w:rsidRPr="00D84C91">
        <w:rPr>
          <w:highlight w:val="yellow"/>
        </w:rPr>
        <w:t xml:space="preserve">_WT </w:t>
      </w:r>
      <w:r w:rsidR="00857C22" w:rsidRPr="00D84C91">
        <w:rPr>
          <w:highlight w:val="yellow"/>
        </w:rPr>
        <w:t>b</w:t>
      </w:r>
      <w:r w:rsidR="00B41628" w:rsidRPr="00D84C91">
        <w:rPr>
          <w:highlight w:val="yellow"/>
        </w:rPr>
        <w:t>uffer</w:t>
      </w:r>
      <w:r w:rsidR="003C7A13" w:rsidRPr="00D84C91">
        <w:rPr>
          <w:highlight w:val="yellow"/>
        </w:rPr>
        <w:t xml:space="preserve"> by</w:t>
      </w:r>
      <w:r w:rsidR="001C1C13" w:rsidRPr="00D84C91">
        <w:rPr>
          <w:highlight w:val="yellow"/>
        </w:rPr>
        <w:t xml:space="preserve"> </w:t>
      </w:r>
      <w:r w:rsidR="003C7A13" w:rsidRPr="00D84C91">
        <w:rPr>
          <w:highlight w:val="yellow"/>
        </w:rPr>
        <w:t>a</w:t>
      </w:r>
      <w:r w:rsidR="00B22E65" w:rsidRPr="00D84C91">
        <w:rPr>
          <w:highlight w:val="yellow"/>
        </w:rPr>
        <w:t>dd</w:t>
      </w:r>
      <w:r w:rsidR="003C7A13" w:rsidRPr="00D84C91">
        <w:rPr>
          <w:highlight w:val="yellow"/>
        </w:rPr>
        <w:t>ing</w:t>
      </w:r>
      <w:r w:rsidR="00B22E65" w:rsidRPr="00D84C91">
        <w:rPr>
          <w:highlight w:val="yellow"/>
        </w:rPr>
        <w:t xml:space="preserve"> </w:t>
      </w:r>
      <w:r w:rsidR="00D43FC4" w:rsidRPr="00D84C91">
        <w:rPr>
          <w:highlight w:val="yellow"/>
        </w:rPr>
        <w:t>10 mL of 5% tween20 into 1 mL of TAM</w:t>
      </w:r>
      <w:r w:rsidR="00D43FC4" w:rsidRPr="00D84C91">
        <w:rPr>
          <w:highlight w:val="yellow"/>
          <w:vertAlign w:val="subscript"/>
        </w:rPr>
        <w:t>10</w:t>
      </w:r>
      <w:r w:rsidR="00D43FC4" w:rsidRPr="00D84C91">
        <w:rPr>
          <w:highlight w:val="yellow"/>
        </w:rPr>
        <w:t xml:space="preserve"> buffer.</w:t>
      </w:r>
    </w:p>
    <w:p w14:paraId="7BC8DCC0" w14:textId="77777777" w:rsidR="003C7A13" w:rsidRPr="00D84C91" w:rsidRDefault="003C7A13" w:rsidP="00D84C91">
      <w:pPr>
        <w:pStyle w:val="ListParagraph"/>
        <w:ind w:left="0"/>
        <w:rPr>
          <w:highlight w:val="yellow"/>
        </w:rPr>
      </w:pPr>
    </w:p>
    <w:p w14:paraId="202D1598" w14:textId="5E5D331E" w:rsidR="00B41628" w:rsidRPr="00D84C91" w:rsidRDefault="00B32E42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P</w:t>
      </w:r>
      <w:r w:rsidR="00D652A4" w:rsidRPr="00D84C91">
        <w:rPr>
          <w:highlight w:val="yellow"/>
        </w:rPr>
        <w:t>repar</w:t>
      </w:r>
      <w:r w:rsidR="003C7A13" w:rsidRPr="00D84C91">
        <w:rPr>
          <w:highlight w:val="yellow"/>
        </w:rPr>
        <w:t>e</w:t>
      </w:r>
      <w:r w:rsidR="00D652A4" w:rsidRPr="00D84C91">
        <w:rPr>
          <w:highlight w:val="yellow"/>
        </w:rPr>
        <w:t xml:space="preserve"> </w:t>
      </w:r>
      <w:r w:rsidR="003C7A13" w:rsidRPr="00D84C91">
        <w:rPr>
          <w:highlight w:val="yellow"/>
        </w:rPr>
        <w:t>the</w:t>
      </w:r>
      <w:r w:rsidR="00D652A4" w:rsidRPr="00D84C91">
        <w:rPr>
          <w:highlight w:val="yellow"/>
        </w:rPr>
        <w:t xml:space="preserve"> deoxy solution</w:t>
      </w:r>
      <w:r w:rsidR="003C7A13" w:rsidRPr="00D84C91">
        <w:rPr>
          <w:highlight w:val="yellow"/>
        </w:rPr>
        <w:t xml:space="preserve"> by w</w:t>
      </w:r>
      <w:r w:rsidR="00B63750" w:rsidRPr="00D84C91">
        <w:rPr>
          <w:highlight w:val="yellow"/>
        </w:rPr>
        <w:t>eigh</w:t>
      </w:r>
      <w:r w:rsidR="003C7A13" w:rsidRPr="00D84C91">
        <w:rPr>
          <w:highlight w:val="yellow"/>
        </w:rPr>
        <w:t>ing</w:t>
      </w:r>
      <w:r w:rsidR="00B63750" w:rsidRPr="00D84C91">
        <w:rPr>
          <w:highlight w:val="yellow"/>
        </w:rPr>
        <w:t xml:space="preserve"> 3 mg of glucose oxidase in a small </w:t>
      </w:r>
      <w:r w:rsidR="003C7A13" w:rsidRPr="00D84C91">
        <w:rPr>
          <w:highlight w:val="yellow"/>
        </w:rPr>
        <w:t xml:space="preserve">microcentrifuge </w:t>
      </w:r>
      <w:r w:rsidR="00B63750" w:rsidRPr="00D84C91">
        <w:rPr>
          <w:highlight w:val="yellow"/>
        </w:rPr>
        <w:t xml:space="preserve">tube. Add 45 mL </w:t>
      </w:r>
      <w:r w:rsidR="0009769E" w:rsidRPr="00D84C91">
        <w:rPr>
          <w:highlight w:val="yellow"/>
        </w:rPr>
        <w:t xml:space="preserve">of </w:t>
      </w:r>
      <w:r w:rsidR="003C7A13" w:rsidRPr="00D84C91">
        <w:rPr>
          <w:highlight w:val="yellow"/>
        </w:rPr>
        <w:t>catalase</w:t>
      </w:r>
      <w:r w:rsidR="0009769E" w:rsidRPr="00D84C91">
        <w:rPr>
          <w:highlight w:val="yellow"/>
        </w:rPr>
        <w:t>.</w:t>
      </w:r>
      <w:r w:rsidR="005C7E2E" w:rsidRPr="00D84C91">
        <w:rPr>
          <w:highlight w:val="yellow"/>
        </w:rPr>
        <w:t xml:space="preserve"> </w:t>
      </w:r>
      <w:r w:rsidR="0009769E" w:rsidRPr="00D84C91">
        <w:rPr>
          <w:highlight w:val="yellow"/>
        </w:rPr>
        <w:t>Vo</w:t>
      </w:r>
      <w:r w:rsidR="00135AEA" w:rsidRPr="00D84C91">
        <w:rPr>
          <w:highlight w:val="yellow"/>
        </w:rPr>
        <w:t>r</w:t>
      </w:r>
      <w:r w:rsidR="0009769E" w:rsidRPr="00D84C91">
        <w:rPr>
          <w:highlight w:val="yellow"/>
        </w:rPr>
        <w:t>tex gently to</w:t>
      </w:r>
      <w:r w:rsidR="005C7E2E" w:rsidRPr="00D84C91">
        <w:rPr>
          <w:highlight w:val="yellow"/>
        </w:rPr>
        <w:t xml:space="preserve"> dissolve the solid. Spin at </w:t>
      </w:r>
      <w:r w:rsidR="003C7A13" w:rsidRPr="00D84C91">
        <w:rPr>
          <w:highlight w:val="yellow"/>
        </w:rPr>
        <w:t>20</w:t>
      </w:r>
      <w:r w:rsidR="00905F9E">
        <w:rPr>
          <w:highlight w:val="yellow"/>
        </w:rPr>
        <w:t>,</w:t>
      </w:r>
      <w:r w:rsidR="003C7A13" w:rsidRPr="00D84C91">
        <w:rPr>
          <w:highlight w:val="yellow"/>
        </w:rPr>
        <w:t xml:space="preserve">000 </w:t>
      </w:r>
      <w:r w:rsidR="005C7E2E" w:rsidRPr="00D84C91">
        <w:rPr>
          <w:highlight w:val="yellow"/>
        </w:rPr>
        <w:t>x</w:t>
      </w:r>
      <w:r w:rsidR="003C7A13" w:rsidRPr="00D84C91">
        <w:rPr>
          <w:highlight w:val="yellow"/>
        </w:rPr>
        <w:t xml:space="preserve"> </w:t>
      </w:r>
      <w:r w:rsidR="005C7E2E" w:rsidRPr="00D84C91">
        <w:rPr>
          <w:i/>
          <w:iCs/>
          <w:highlight w:val="yellow"/>
        </w:rPr>
        <w:t>g</w:t>
      </w:r>
      <w:r w:rsidR="005C7E2E" w:rsidRPr="00D84C91">
        <w:rPr>
          <w:highlight w:val="yellow"/>
        </w:rPr>
        <w:t xml:space="preserve"> in a microcentrifuge for 1 min. Take the supernatant.</w:t>
      </w:r>
    </w:p>
    <w:p w14:paraId="05FFE25F" w14:textId="449C1514" w:rsidR="005C7E2E" w:rsidRPr="00D84C91" w:rsidRDefault="005C7E2E" w:rsidP="00D84C91">
      <w:pPr>
        <w:rPr>
          <w:highlight w:val="yellow"/>
        </w:rPr>
      </w:pPr>
    </w:p>
    <w:p w14:paraId="32E16D71" w14:textId="387EEB5A" w:rsidR="005C7E2E" w:rsidRPr="00D84C91" w:rsidRDefault="00B32E42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lastRenderedPageBreak/>
        <w:t>P</w:t>
      </w:r>
      <w:r w:rsidR="006252A0" w:rsidRPr="00D84C91">
        <w:rPr>
          <w:highlight w:val="yellow"/>
        </w:rPr>
        <w:t xml:space="preserve">repare </w:t>
      </w:r>
      <w:r w:rsidR="0052278C" w:rsidRPr="00D84C91">
        <w:rPr>
          <w:highlight w:val="yellow"/>
        </w:rPr>
        <w:t xml:space="preserve">30% glucose solution </w:t>
      </w:r>
      <w:r w:rsidR="0008685B" w:rsidRPr="00D84C91">
        <w:rPr>
          <w:highlight w:val="yellow"/>
        </w:rPr>
        <w:t xml:space="preserve">in water </w:t>
      </w:r>
      <w:r w:rsidR="0052278C" w:rsidRPr="00D84C91">
        <w:rPr>
          <w:highlight w:val="yellow"/>
        </w:rPr>
        <w:t>and 200 mM Trolox solution</w:t>
      </w:r>
      <w:r w:rsidR="0008685B" w:rsidRPr="00D84C91">
        <w:rPr>
          <w:highlight w:val="yellow"/>
        </w:rPr>
        <w:t xml:space="preserve"> in DMSO</w:t>
      </w:r>
      <w:r w:rsidR="0052278C" w:rsidRPr="00D84C91">
        <w:rPr>
          <w:highlight w:val="yellow"/>
        </w:rPr>
        <w:t>.</w:t>
      </w:r>
    </w:p>
    <w:p w14:paraId="55FEAEC5" w14:textId="2683981B" w:rsidR="002D11B1" w:rsidRPr="00D84C91" w:rsidRDefault="002D11B1" w:rsidP="00D84C91">
      <w:pPr>
        <w:rPr>
          <w:highlight w:val="yellow"/>
        </w:rPr>
      </w:pPr>
    </w:p>
    <w:p w14:paraId="216F03CD" w14:textId="7817B349" w:rsidR="002D11B1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P</w:t>
      </w:r>
      <w:r w:rsidR="007C49F6" w:rsidRPr="00D84C91">
        <w:rPr>
          <w:highlight w:val="yellow"/>
        </w:rPr>
        <w:t>repare 0.5 mg/</w:t>
      </w:r>
      <w:r w:rsidR="003C7A13" w:rsidRPr="00D84C91">
        <w:rPr>
          <w:highlight w:val="yellow"/>
        </w:rPr>
        <w:t xml:space="preserve">mL of </w:t>
      </w:r>
      <w:r w:rsidR="007C49F6" w:rsidRPr="00D84C91">
        <w:rPr>
          <w:highlight w:val="yellow"/>
        </w:rPr>
        <w:t>streptavidin solution</w:t>
      </w:r>
      <w:r w:rsidR="005A7048" w:rsidRPr="00D84C91">
        <w:rPr>
          <w:highlight w:val="yellow"/>
        </w:rPr>
        <w:t xml:space="preserve"> in </w:t>
      </w:r>
      <w:r w:rsidR="003C7A13" w:rsidRPr="00D84C91">
        <w:rPr>
          <w:highlight w:val="yellow"/>
        </w:rPr>
        <w:t>nuclease-</w:t>
      </w:r>
      <w:r w:rsidR="005A7048" w:rsidRPr="00D84C91">
        <w:rPr>
          <w:highlight w:val="yellow"/>
        </w:rPr>
        <w:t>free water</w:t>
      </w:r>
      <w:r w:rsidR="007C49F6" w:rsidRPr="00D84C91">
        <w:rPr>
          <w:highlight w:val="yellow"/>
        </w:rPr>
        <w:t>.</w:t>
      </w:r>
    </w:p>
    <w:p w14:paraId="74541BF1" w14:textId="59C0D17A" w:rsidR="000C6E5E" w:rsidRPr="00D84C91" w:rsidRDefault="000C6E5E" w:rsidP="00D84C91">
      <w:pPr>
        <w:rPr>
          <w:highlight w:val="yellow"/>
        </w:rPr>
      </w:pPr>
    </w:p>
    <w:p w14:paraId="553128EF" w14:textId="41CFB5BF" w:rsidR="000C6E5E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A</w:t>
      </w:r>
      <w:r w:rsidR="006C2D30" w:rsidRPr="00D84C91">
        <w:rPr>
          <w:highlight w:val="yellow"/>
        </w:rPr>
        <w:t xml:space="preserve">dd one drop of imaging oil </w:t>
      </w:r>
      <w:r w:rsidR="003C7A13" w:rsidRPr="00D84C91">
        <w:rPr>
          <w:highlight w:val="yellow"/>
        </w:rPr>
        <w:t xml:space="preserve">to </w:t>
      </w:r>
      <w:r w:rsidR="006C2D30" w:rsidRPr="00D84C91">
        <w:rPr>
          <w:highlight w:val="yellow"/>
        </w:rPr>
        <w:t>the TIRF objective.</w:t>
      </w:r>
    </w:p>
    <w:p w14:paraId="6A94F731" w14:textId="6FDC14CC" w:rsidR="006C2D30" w:rsidRPr="00D84C91" w:rsidRDefault="006C2D30" w:rsidP="00D84C91">
      <w:pPr>
        <w:rPr>
          <w:highlight w:val="yellow"/>
        </w:rPr>
      </w:pPr>
    </w:p>
    <w:p w14:paraId="6916DBEE" w14:textId="587C258B" w:rsidR="006C2D30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P</w:t>
      </w:r>
      <w:r w:rsidR="006C2D30" w:rsidRPr="00D84C91">
        <w:rPr>
          <w:highlight w:val="yellow"/>
        </w:rPr>
        <w:t>ut the sample chambers on the objective.</w:t>
      </w:r>
    </w:p>
    <w:p w14:paraId="7B6021AC" w14:textId="31F8CB7B" w:rsidR="00D559A1" w:rsidRPr="00D84C91" w:rsidRDefault="00D559A1" w:rsidP="00D84C91">
      <w:pPr>
        <w:rPr>
          <w:highlight w:val="yellow"/>
        </w:rPr>
      </w:pPr>
    </w:p>
    <w:p w14:paraId="1F861CBC" w14:textId="459F36C5" w:rsidR="007474C8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F</w:t>
      </w:r>
      <w:r w:rsidR="007474C8" w:rsidRPr="00D84C91">
        <w:rPr>
          <w:highlight w:val="yellow"/>
        </w:rPr>
        <w:t>ill the chamber with 10 mL of streptavidin solution. Wait for 1 min.</w:t>
      </w:r>
    </w:p>
    <w:p w14:paraId="34851507" w14:textId="77777777" w:rsidR="007474C8" w:rsidRPr="00D84C91" w:rsidRDefault="007474C8" w:rsidP="00D84C91">
      <w:pPr>
        <w:rPr>
          <w:highlight w:val="yellow"/>
        </w:rPr>
      </w:pPr>
    </w:p>
    <w:p w14:paraId="33751303" w14:textId="57F324CD" w:rsidR="0069014F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W</w:t>
      </w:r>
      <w:r w:rsidR="005A7048" w:rsidRPr="00D84C91">
        <w:rPr>
          <w:highlight w:val="yellow"/>
        </w:rPr>
        <w:t xml:space="preserve">ash the chamber with </w:t>
      </w:r>
      <w:r w:rsidR="00065851" w:rsidRPr="00D84C91">
        <w:rPr>
          <w:highlight w:val="yellow"/>
        </w:rPr>
        <w:t>3</w:t>
      </w:r>
      <w:r w:rsidR="005A7048" w:rsidRPr="00D84C91">
        <w:rPr>
          <w:highlight w:val="yellow"/>
        </w:rPr>
        <w:t>0 mL of TAM10_</w:t>
      </w:r>
      <w:r w:rsidR="0069014F" w:rsidRPr="00D84C91">
        <w:rPr>
          <w:highlight w:val="yellow"/>
        </w:rPr>
        <w:t>WT buffer</w:t>
      </w:r>
      <w:r w:rsidR="003C7A13" w:rsidRPr="00D84C91">
        <w:rPr>
          <w:highlight w:val="yellow"/>
        </w:rPr>
        <w:t xml:space="preserve"> and c</w:t>
      </w:r>
      <w:r w:rsidR="001310FC" w:rsidRPr="00D84C91">
        <w:rPr>
          <w:highlight w:val="yellow"/>
        </w:rPr>
        <w:t>olle</w:t>
      </w:r>
      <w:r w:rsidR="00AD3D53" w:rsidRPr="00D84C91">
        <w:rPr>
          <w:highlight w:val="yellow"/>
        </w:rPr>
        <w:t>c</w:t>
      </w:r>
      <w:r w:rsidR="001310FC" w:rsidRPr="00D84C91">
        <w:rPr>
          <w:highlight w:val="yellow"/>
        </w:rPr>
        <w:t xml:space="preserve">t the </w:t>
      </w:r>
      <w:r w:rsidR="003C7A13" w:rsidRPr="00D84C91">
        <w:rPr>
          <w:highlight w:val="yellow"/>
        </w:rPr>
        <w:t>run-</w:t>
      </w:r>
      <w:r w:rsidR="001310FC" w:rsidRPr="00D84C91">
        <w:rPr>
          <w:highlight w:val="yellow"/>
        </w:rPr>
        <w:t xml:space="preserve">through solution </w:t>
      </w:r>
      <w:r w:rsidR="00055907" w:rsidRPr="00D84C91">
        <w:rPr>
          <w:highlight w:val="yellow"/>
        </w:rPr>
        <w:t>with a</w:t>
      </w:r>
      <w:r w:rsidR="001310FC" w:rsidRPr="00D84C91">
        <w:rPr>
          <w:highlight w:val="yellow"/>
        </w:rPr>
        <w:t xml:space="preserve"> folded filter paper. </w:t>
      </w:r>
      <w:r w:rsidR="0069014F" w:rsidRPr="00D84C91">
        <w:rPr>
          <w:highlight w:val="yellow"/>
        </w:rPr>
        <w:t>Wait for 1 min.</w:t>
      </w:r>
    </w:p>
    <w:p w14:paraId="67D06AB4" w14:textId="77777777" w:rsidR="0069014F" w:rsidRPr="00D84C91" w:rsidRDefault="0069014F" w:rsidP="00D84C91">
      <w:pPr>
        <w:rPr>
          <w:highlight w:val="yellow"/>
        </w:rPr>
      </w:pPr>
    </w:p>
    <w:p w14:paraId="2845E402" w14:textId="06B7569D" w:rsidR="000A0459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D</w:t>
      </w:r>
      <w:r w:rsidR="0069014F" w:rsidRPr="00D84C91">
        <w:rPr>
          <w:highlight w:val="yellow"/>
        </w:rPr>
        <w:t>ilute the ribosome complexes (PRE or POST) to 10</w:t>
      </w:r>
      <w:r w:rsidR="003C7A13" w:rsidRPr="00D84C91">
        <w:rPr>
          <w:highlight w:val="yellow"/>
        </w:rPr>
        <w:t>–</w:t>
      </w:r>
      <w:r w:rsidR="0069014F" w:rsidRPr="00D84C91">
        <w:rPr>
          <w:highlight w:val="yellow"/>
        </w:rPr>
        <w:t>50 nM concentration</w:t>
      </w:r>
      <w:r w:rsidR="00C5062D" w:rsidRPr="00D84C91">
        <w:rPr>
          <w:highlight w:val="yellow"/>
        </w:rPr>
        <w:t xml:space="preserve"> with TAM</w:t>
      </w:r>
      <w:r w:rsidR="00C5062D" w:rsidRPr="00D84C91">
        <w:rPr>
          <w:highlight w:val="yellow"/>
          <w:vertAlign w:val="subscript"/>
        </w:rPr>
        <w:t>10</w:t>
      </w:r>
      <w:r w:rsidR="00C5062D" w:rsidRPr="00D84C91">
        <w:rPr>
          <w:highlight w:val="yellow"/>
        </w:rPr>
        <w:t>_WT buffer.</w:t>
      </w:r>
    </w:p>
    <w:p w14:paraId="34D2F498" w14:textId="77777777" w:rsidR="000A0459" w:rsidRPr="00D84C91" w:rsidRDefault="000A0459" w:rsidP="00D84C91">
      <w:pPr>
        <w:rPr>
          <w:highlight w:val="yellow"/>
        </w:rPr>
      </w:pPr>
    </w:p>
    <w:p w14:paraId="070F360C" w14:textId="289BE888" w:rsidR="00587253" w:rsidRPr="00D84C91" w:rsidRDefault="000A0459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Load</w:t>
      </w:r>
      <w:r w:rsidR="00065851" w:rsidRPr="00D84C91">
        <w:rPr>
          <w:highlight w:val="yellow"/>
        </w:rPr>
        <w:t xml:space="preserve"> 20 mL </w:t>
      </w:r>
      <w:r w:rsidR="00B40C69" w:rsidRPr="00D84C91">
        <w:rPr>
          <w:highlight w:val="yellow"/>
        </w:rPr>
        <w:t xml:space="preserve">of </w:t>
      </w:r>
      <w:r w:rsidR="00065851" w:rsidRPr="00D84C91">
        <w:rPr>
          <w:highlight w:val="yellow"/>
        </w:rPr>
        <w:t xml:space="preserve">the ribosome sample into the </w:t>
      </w:r>
      <w:r w:rsidR="00FF5A12" w:rsidRPr="00D84C91">
        <w:rPr>
          <w:highlight w:val="yellow"/>
        </w:rPr>
        <w:t>channel</w:t>
      </w:r>
      <w:r w:rsidR="00065851" w:rsidRPr="00D84C91">
        <w:rPr>
          <w:highlight w:val="yellow"/>
        </w:rPr>
        <w:t xml:space="preserve">. </w:t>
      </w:r>
      <w:r w:rsidR="00587253" w:rsidRPr="00D84C91">
        <w:rPr>
          <w:highlight w:val="yellow"/>
        </w:rPr>
        <w:t>Wait for 2 min.</w:t>
      </w:r>
    </w:p>
    <w:p w14:paraId="736CCAA2" w14:textId="2FA69905" w:rsidR="009D4027" w:rsidRPr="00D84C91" w:rsidRDefault="009D4027" w:rsidP="00D84C91">
      <w:pPr>
        <w:rPr>
          <w:highlight w:val="yellow"/>
        </w:rPr>
      </w:pPr>
    </w:p>
    <w:p w14:paraId="25492B83" w14:textId="4045DE52" w:rsidR="009D4027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M</w:t>
      </w:r>
      <w:r w:rsidR="008B413B" w:rsidRPr="00D84C91">
        <w:rPr>
          <w:highlight w:val="yellow"/>
        </w:rPr>
        <w:t xml:space="preserve">ake </w:t>
      </w:r>
      <w:r w:rsidR="003C7A13" w:rsidRPr="00D84C91">
        <w:rPr>
          <w:highlight w:val="yellow"/>
        </w:rPr>
        <w:t xml:space="preserve">the </w:t>
      </w:r>
      <w:r w:rsidR="008B413B" w:rsidRPr="00D84C91">
        <w:rPr>
          <w:highlight w:val="yellow"/>
        </w:rPr>
        <w:t>imaging buffer</w:t>
      </w:r>
      <w:r w:rsidR="005B046D" w:rsidRPr="00D84C91">
        <w:rPr>
          <w:highlight w:val="yellow"/>
        </w:rPr>
        <w:t xml:space="preserve"> </w:t>
      </w:r>
      <w:r w:rsidR="003C7A13" w:rsidRPr="00D84C91">
        <w:rPr>
          <w:highlight w:val="yellow"/>
        </w:rPr>
        <w:t>(</w:t>
      </w:r>
      <w:r w:rsidR="005B046D" w:rsidRPr="00D84C91">
        <w:rPr>
          <w:highlight w:val="yellow"/>
        </w:rPr>
        <w:t>50 mL</w:t>
      </w:r>
      <w:r w:rsidR="003C7A13" w:rsidRPr="00D84C91">
        <w:rPr>
          <w:highlight w:val="yellow"/>
        </w:rPr>
        <w:t xml:space="preserve"> of</w:t>
      </w:r>
      <w:r w:rsidR="005B046D" w:rsidRPr="00D84C91">
        <w:rPr>
          <w:highlight w:val="yellow"/>
        </w:rPr>
        <w:t xml:space="preserve"> TAM</w:t>
      </w:r>
      <w:r w:rsidR="005B046D" w:rsidRPr="00D84C91">
        <w:rPr>
          <w:highlight w:val="yellow"/>
          <w:vertAlign w:val="subscript"/>
        </w:rPr>
        <w:t>10</w:t>
      </w:r>
      <w:r w:rsidR="005B046D" w:rsidRPr="00D84C91">
        <w:rPr>
          <w:highlight w:val="yellow"/>
        </w:rPr>
        <w:t xml:space="preserve"> buffer</w:t>
      </w:r>
      <w:r w:rsidR="008B413B" w:rsidRPr="00D84C91">
        <w:rPr>
          <w:highlight w:val="yellow"/>
        </w:rPr>
        <w:t xml:space="preserve"> plus</w:t>
      </w:r>
      <w:r w:rsidR="005B046D" w:rsidRPr="00D84C91">
        <w:rPr>
          <w:highlight w:val="yellow"/>
        </w:rPr>
        <w:t xml:space="preserve"> 0.5 mL each of deoxy, glucose, </w:t>
      </w:r>
      <w:r w:rsidR="00905F9E">
        <w:rPr>
          <w:highlight w:val="yellow"/>
        </w:rPr>
        <w:t xml:space="preserve">and </w:t>
      </w:r>
      <w:r w:rsidR="00C6488A" w:rsidRPr="00D84C91">
        <w:rPr>
          <w:highlight w:val="yellow"/>
        </w:rPr>
        <w:t>Trolox solutions</w:t>
      </w:r>
      <w:r w:rsidR="003C7A13" w:rsidRPr="00D84C91">
        <w:rPr>
          <w:highlight w:val="yellow"/>
        </w:rPr>
        <w:t>)</w:t>
      </w:r>
      <w:r w:rsidR="00C6488A" w:rsidRPr="00D84C91">
        <w:rPr>
          <w:highlight w:val="yellow"/>
        </w:rPr>
        <w:t>. Mix</w:t>
      </w:r>
      <w:r w:rsidR="003C7A13" w:rsidRPr="00D84C91">
        <w:rPr>
          <w:highlight w:val="yellow"/>
        </w:rPr>
        <w:t xml:space="preserve"> the buffer</w:t>
      </w:r>
      <w:r w:rsidR="00C6488A" w:rsidRPr="00D84C91">
        <w:rPr>
          <w:highlight w:val="yellow"/>
        </w:rPr>
        <w:t xml:space="preserve"> well.</w:t>
      </w:r>
    </w:p>
    <w:p w14:paraId="751E4014" w14:textId="248D42C4" w:rsidR="00C6488A" w:rsidRPr="00D84C91" w:rsidRDefault="00C6488A" w:rsidP="00D84C91">
      <w:pPr>
        <w:rPr>
          <w:highlight w:val="yellow"/>
        </w:rPr>
      </w:pPr>
    </w:p>
    <w:p w14:paraId="5A472AA6" w14:textId="536ED1B8" w:rsidR="00C6488A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F</w:t>
      </w:r>
      <w:r w:rsidR="00031924" w:rsidRPr="00D84C91">
        <w:rPr>
          <w:highlight w:val="yellow"/>
        </w:rPr>
        <w:t>lush</w:t>
      </w:r>
      <w:r w:rsidR="008B413B" w:rsidRPr="00D84C91">
        <w:rPr>
          <w:highlight w:val="yellow"/>
        </w:rPr>
        <w:t xml:space="preserve"> the chamber with 30 mL of </w:t>
      </w:r>
      <w:r w:rsidR="003C7A13" w:rsidRPr="00D84C91">
        <w:rPr>
          <w:highlight w:val="yellow"/>
        </w:rPr>
        <w:t xml:space="preserve">the </w:t>
      </w:r>
      <w:r w:rsidR="000559C3" w:rsidRPr="00D84C91">
        <w:rPr>
          <w:highlight w:val="yellow"/>
        </w:rPr>
        <w:t>imaging buffer</w:t>
      </w:r>
      <w:r w:rsidR="005D12E2" w:rsidRPr="00D84C91">
        <w:rPr>
          <w:highlight w:val="yellow"/>
        </w:rPr>
        <w:t>.</w:t>
      </w:r>
    </w:p>
    <w:p w14:paraId="2545B5FC" w14:textId="77777777" w:rsidR="00587253" w:rsidRPr="00D84C91" w:rsidRDefault="00587253" w:rsidP="00D84C91">
      <w:pPr>
        <w:rPr>
          <w:highlight w:val="yellow"/>
        </w:rPr>
      </w:pPr>
    </w:p>
    <w:p w14:paraId="6E3E7103" w14:textId="2169C51E" w:rsidR="009B714C" w:rsidRPr="00D84C91" w:rsidRDefault="009875EF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 xml:space="preserve">Set the camera to </w:t>
      </w:r>
      <w:r w:rsidR="00865690" w:rsidRPr="00D84C91">
        <w:rPr>
          <w:highlight w:val="yellow"/>
        </w:rPr>
        <w:t xml:space="preserve">acquire </w:t>
      </w:r>
      <w:r w:rsidR="00C268B6" w:rsidRPr="00D84C91">
        <w:rPr>
          <w:highlight w:val="yellow"/>
        </w:rPr>
        <w:t>100</w:t>
      </w:r>
      <w:r w:rsidRPr="00D84C91">
        <w:rPr>
          <w:highlight w:val="yellow"/>
        </w:rPr>
        <w:t xml:space="preserve"> ms/frame,</w:t>
      </w:r>
      <w:r w:rsidR="008E19BA" w:rsidRPr="00D84C91">
        <w:rPr>
          <w:highlight w:val="yellow"/>
        </w:rPr>
        <w:t xml:space="preserve"> 1</w:t>
      </w:r>
      <w:r w:rsidR="007958A5" w:rsidRPr="00D84C91">
        <w:rPr>
          <w:highlight w:val="yellow"/>
        </w:rPr>
        <w:t>6</w:t>
      </w:r>
      <w:r w:rsidR="008E19BA" w:rsidRPr="00D84C91">
        <w:rPr>
          <w:highlight w:val="yellow"/>
        </w:rPr>
        <w:t xml:space="preserve"> bits, </w:t>
      </w:r>
      <w:r w:rsidR="000955C1" w:rsidRPr="00D84C91">
        <w:rPr>
          <w:highlight w:val="yellow"/>
        </w:rPr>
        <w:t>4</w:t>
      </w:r>
      <w:r w:rsidR="003C7A13" w:rsidRPr="00D84C91">
        <w:rPr>
          <w:highlight w:val="yellow"/>
        </w:rPr>
        <w:t xml:space="preserve"> </w:t>
      </w:r>
      <w:r w:rsidR="008E19BA" w:rsidRPr="00D84C91">
        <w:rPr>
          <w:highlight w:val="yellow"/>
        </w:rPr>
        <w:t>x</w:t>
      </w:r>
      <w:r w:rsidR="003C7A13" w:rsidRPr="00D84C91">
        <w:rPr>
          <w:highlight w:val="yellow"/>
        </w:rPr>
        <w:t xml:space="preserve"> </w:t>
      </w:r>
      <w:r w:rsidR="000955C1" w:rsidRPr="00D84C91">
        <w:rPr>
          <w:highlight w:val="yellow"/>
        </w:rPr>
        <w:t>4</w:t>
      </w:r>
      <w:r w:rsidR="008E19BA" w:rsidRPr="00D84C91">
        <w:rPr>
          <w:highlight w:val="yellow"/>
        </w:rPr>
        <w:t xml:space="preserve"> binning.</w:t>
      </w:r>
    </w:p>
    <w:p w14:paraId="00869A0C" w14:textId="77777777" w:rsidR="00BD19A2" w:rsidRPr="00D84C91" w:rsidRDefault="00BD19A2" w:rsidP="00D84C91">
      <w:pPr>
        <w:rPr>
          <w:highlight w:val="yellow"/>
        </w:rPr>
      </w:pPr>
    </w:p>
    <w:p w14:paraId="4CA1D8E9" w14:textId="5D706931" w:rsidR="00BD19A2" w:rsidRPr="00D84C91" w:rsidRDefault="00BD19A2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 xml:space="preserve">Click </w:t>
      </w:r>
      <w:r w:rsidR="003C7A13" w:rsidRPr="00D84C91">
        <w:rPr>
          <w:highlight w:val="yellow"/>
        </w:rPr>
        <w:t xml:space="preserve">the </w:t>
      </w:r>
      <w:r w:rsidRPr="00D84C91">
        <w:rPr>
          <w:highlight w:val="yellow"/>
        </w:rPr>
        <w:t xml:space="preserve">upper shutter </w:t>
      </w:r>
      <w:r w:rsidR="003C7A13" w:rsidRPr="00D84C91">
        <w:rPr>
          <w:b/>
          <w:bCs/>
          <w:highlight w:val="yellow"/>
        </w:rPr>
        <w:t>On</w:t>
      </w:r>
      <w:r w:rsidR="003C7A13" w:rsidRPr="00D84C91">
        <w:rPr>
          <w:highlight w:val="yellow"/>
        </w:rPr>
        <w:t xml:space="preserve"> </w:t>
      </w:r>
      <w:r w:rsidRPr="00D84C91">
        <w:rPr>
          <w:highlight w:val="yellow"/>
        </w:rPr>
        <w:t xml:space="preserve">and </w:t>
      </w:r>
      <w:r w:rsidR="003C7A13" w:rsidRPr="00D84C91">
        <w:rPr>
          <w:highlight w:val="yellow"/>
        </w:rPr>
        <w:t xml:space="preserve">the </w:t>
      </w:r>
      <w:r w:rsidRPr="00D84C91">
        <w:rPr>
          <w:highlight w:val="yellow"/>
        </w:rPr>
        <w:t xml:space="preserve">lamp </w:t>
      </w:r>
      <w:r w:rsidR="003C7A13" w:rsidRPr="00D84C91">
        <w:rPr>
          <w:b/>
          <w:bCs/>
          <w:highlight w:val="yellow"/>
        </w:rPr>
        <w:t>Off</w:t>
      </w:r>
      <w:r w:rsidRPr="00D84C91">
        <w:rPr>
          <w:highlight w:val="yellow"/>
        </w:rPr>
        <w:t>.</w:t>
      </w:r>
    </w:p>
    <w:p w14:paraId="036BB351" w14:textId="77777777" w:rsidR="007E6B7A" w:rsidRPr="00D84C91" w:rsidRDefault="007E6B7A" w:rsidP="00D84C91">
      <w:pPr>
        <w:rPr>
          <w:highlight w:val="yellow"/>
        </w:rPr>
      </w:pPr>
    </w:p>
    <w:p w14:paraId="6C5D85EC" w14:textId="3C80657A" w:rsidR="007E6B7A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S</w:t>
      </w:r>
      <w:r w:rsidR="007E6B7A" w:rsidRPr="00D84C91">
        <w:rPr>
          <w:highlight w:val="yellow"/>
        </w:rPr>
        <w:t>tart</w:t>
      </w:r>
      <w:r w:rsidR="003C7A13" w:rsidRPr="00D84C91">
        <w:rPr>
          <w:highlight w:val="yellow"/>
        </w:rPr>
        <w:t xml:space="preserve"> </w:t>
      </w:r>
      <w:r w:rsidR="007E6B7A" w:rsidRPr="00D84C91">
        <w:rPr>
          <w:highlight w:val="yellow"/>
        </w:rPr>
        <w:t xml:space="preserve">camera acquisition. Spread the images into </w:t>
      </w:r>
      <w:r w:rsidR="003C7A13" w:rsidRPr="00D84C91">
        <w:rPr>
          <w:highlight w:val="yellow"/>
        </w:rPr>
        <w:t xml:space="preserve">three </w:t>
      </w:r>
      <w:r w:rsidR="007E6B7A" w:rsidRPr="00D84C91">
        <w:rPr>
          <w:highlight w:val="yellow"/>
        </w:rPr>
        <w:t>windows representing two individual cameras and the overlay.</w:t>
      </w:r>
    </w:p>
    <w:p w14:paraId="5D5674F2" w14:textId="77777777" w:rsidR="00BD19A2" w:rsidRPr="00F55EE1" w:rsidRDefault="00BD19A2" w:rsidP="00D84C91"/>
    <w:p w14:paraId="1252ED82" w14:textId="29ED8993" w:rsidR="00BD19A2" w:rsidRPr="00F55EE1" w:rsidRDefault="00B30093" w:rsidP="00D84C91">
      <w:pPr>
        <w:pStyle w:val="ListParagraph"/>
        <w:numPr>
          <w:ilvl w:val="1"/>
          <w:numId w:val="14"/>
        </w:numPr>
        <w:ind w:left="0" w:firstLine="0"/>
      </w:pPr>
      <w:r w:rsidRPr="00F55EE1">
        <w:t>C</w:t>
      </w:r>
      <w:r w:rsidR="00BD19A2" w:rsidRPr="00F55EE1">
        <w:t xml:space="preserve">lick on </w:t>
      </w:r>
      <w:r w:rsidR="003C7A13">
        <w:rPr>
          <w:b/>
          <w:bCs/>
        </w:rPr>
        <w:t>A</w:t>
      </w:r>
      <w:r w:rsidR="00BD19A2" w:rsidRPr="00D84C91">
        <w:rPr>
          <w:b/>
          <w:bCs/>
        </w:rPr>
        <w:t>uto-focus.</w:t>
      </w:r>
      <w:r w:rsidR="00F849AF" w:rsidRPr="00D84C91">
        <w:rPr>
          <w:b/>
          <w:bCs/>
        </w:rPr>
        <w:t xml:space="preserve"> </w:t>
      </w:r>
      <w:r w:rsidR="003C7A13" w:rsidRPr="00F55EE1">
        <w:t>Fine</w:t>
      </w:r>
      <w:r w:rsidR="003C7A13">
        <w:t>-</w:t>
      </w:r>
      <w:r w:rsidR="00F849AF" w:rsidRPr="00F55EE1">
        <w:t>tune to find the best focus.</w:t>
      </w:r>
    </w:p>
    <w:p w14:paraId="65BCEC33" w14:textId="77777777" w:rsidR="009B714C" w:rsidRPr="00F55EE1" w:rsidRDefault="009B714C"/>
    <w:p w14:paraId="2F4D43CD" w14:textId="24C1C9A5" w:rsidR="007E6B7A" w:rsidRPr="00F55EE1" w:rsidRDefault="00076311" w:rsidP="00D84C91">
      <w:pPr>
        <w:pStyle w:val="ListParagraph"/>
        <w:numPr>
          <w:ilvl w:val="1"/>
          <w:numId w:val="14"/>
        </w:numPr>
        <w:ind w:left="0" w:firstLine="0"/>
      </w:pPr>
      <w:r w:rsidRPr="00F55EE1">
        <w:t xml:space="preserve">Click </w:t>
      </w:r>
      <w:r w:rsidR="003C7A13">
        <w:t xml:space="preserve">on </w:t>
      </w:r>
      <w:r w:rsidR="00EC0B07" w:rsidRPr="00F55EE1">
        <w:t>a method</w:t>
      </w:r>
      <w:r w:rsidRPr="00F55EE1">
        <w:t>.</w:t>
      </w:r>
      <w:r w:rsidR="004E67C5" w:rsidRPr="00F55EE1">
        <w:t xml:space="preserve"> </w:t>
      </w:r>
      <w:r w:rsidR="00FA5AFA" w:rsidRPr="00F55EE1">
        <w:t>Set the field points, file storage</w:t>
      </w:r>
      <w:r w:rsidR="003C7A13">
        <w:t>,</w:t>
      </w:r>
      <w:r w:rsidR="00FA5AFA" w:rsidRPr="00F55EE1">
        <w:t xml:space="preserve"> and </w:t>
      </w:r>
      <w:r w:rsidR="003C7A13">
        <w:t xml:space="preserve">the </w:t>
      </w:r>
      <w:r w:rsidR="00FA5AFA" w:rsidRPr="00F55EE1">
        <w:t>loop number.</w:t>
      </w:r>
    </w:p>
    <w:p w14:paraId="25748C09" w14:textId="77777777" w:rsidR="007E6B7A" w:rsidRPr="00F55EE1" w:rsidRDefault="007E6B7A" w:rsidP="00D84C91"/>
    <w:p w14:paraId="430D4AB7" w14:textId="39618DFE" w:rsidR="003C7A13" w:rsidRDefault="007E6B7A">
      <w:pPr>
        <w:pStyle w:val="ListParagraph"/>
        <w:numPr>
          <w:ilvl w:val="1"/>
          <w:numId w:val="14"/>
        </w:numPr>
        <w:ind w:left="0" w:firstLine="0"/>
      </w:pPr>
      <w:r w:rsidRPr="00F55EE1">
        <w:t xml:space="preserve">Click </w:t>
      </w:r>
      <w:r w:rsidR="003C7A13">
        <w:t xml:space="preserve">on </w:t>
      </w:r>
      <w:r w:rsidR="003C7A13">
        <w:rPr>
          <w:b/>
          <w:bCs/>
        </w:rPr>
        <w:t>R</w:t>
      </w:r>
      <w:r w:rsidRPr="00D84C91">
        <w:rPr>
          <w:b/>
          <w:bCs/>
        </w:rPr>
        <w:t>un</w:t>
      </w:r>
      <w:r w:rsidRPr="00F55EE1">
        <w:t>.</w:t>
      </w:r>
    </w:p>
    <w:p w14:paraId="4457348A" w14:textId="77777777" w:rsidR="003C7A13" w:rsidRPr="00905F9E" w:rsidRDefault="003C7A13" w:rsidP="008F244C">
      <w:pPr>
        <w:rPr>
          <w:highlight w:val="yellow"/>
        </w:rPr>
      </w:pPr>
    </w:p>
    <w:p w14:paraId="2F6E12D4" w14:textId="6E9114F3" w:rsidR="00425BD6" w:rsidRDefault="003C7A13" w:rsidP="00D84C91">
      <w:pPr>
        <w:pStyle w:val="ListParagraph"/>
        <w:ind w:left="0"/>
      </w:pPr>
      <w:r w:rsidRPr="00D84C91">
        <w:rPr>
          <w:highlight w:val="yellow"/>
        </w:rPr>
        <w:t xml:space="preserve">NOTE: </w:t>
      </w:r>
      <w:r w:rsidR="00425BD6" w:rsidRPr="00D84C91">
        <w:rPr>
          <w:highlight w:val="yellow"/>
        </w:rPr>
        <w:t xml:space="preserve">A new window appears with </w:t>
      </w:r>
      <w:r w:rsidRPr="00D84C91">
        <w:rPr>
          <w:highlight w:val="yellow"/>
        </w:rPr>
        <w:t>real-</w:t>
      </w:r>
      <w:r w:rsidR="00425BD6" w:rsidRPr="00D84C91">
        <w:rPr>
          <w:highlight w:val="yellow"/>
        </w:rPr>
        <w:t xml:space="preserve">time imaging. </w:t>
      </w:r>
      <w:r w:rsidRPr="00D84C91">
        <w:rPr>
          <w:highlight w:val="yellow"/>
        </w:rPr>
        <w:t xml:space="preserve">The </w:t>
      </w:r>
      <w:r w:rsidR="00D34696" w:rsidRPr="00D84C91">
        <w:rPr>
          <w:highlight w:val="yellow"/>
        </w:rPr>
        <w:t>progress of the time series and field of view series are shown at the top of the window.</w:t>
      </w:r>
    </w:p>
    <w:p w14:paraId="2C017DFB" w14:textId="77777777" w:rsidR="00F55EE1" w:rsidRPr="00F55EE1" w:rsidRDefault="00F55EE1" w:rsidP="00D84C91"/>
    <w:p w14:paraId="2D06D438" w14:textId="76074D5C" w:rsidR="00D34696" w:rsidRPr="00D84C91" w:rsidRDefault="003C7A1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 xml:space="preserve">Once the image </w:t>
      </w:r>
      <w:r w:rsidR="00BC6F66">
        <w:rPr>
          <w:highlight w:val="yellow"/>
        </w:rPr>
        <w:t>a</w:t>
      </w:r>
      <w:r w:rsidR="00BC6F66" w:rsidRPr="00D84C91">
        <w:rPr>
          <w:highlight w:val="yellow"/>
        </w:rPr>
        <w:t xml:space="preserve">cquisition </w:t>
      </w:r>
      <w:r w:rsidRPr="00D84C91">
        <w:rPr>
          <w:highlight w:val="yellow"/>
        </w:rPr>
        <w:t>is complete,</w:t>
      </w:r>
      <w:r w:rsidR="001B33D7" w:rsidRPr="00D84C91">
        <w:rPr>
          <w:highlight w:val="yellow"/>
        </w:rPr>
        <w:t xml:space="preserve"> </w:t>
      </w:r>
      <w:r w:rsidRPr="00D84C91">
        <w:rPr>
          <w:highlight w:val="yellow"/>
        </w:rPr>
        <w:t xml:space="preserve">close </w:t>
      </w:r>
      <w:r w:rsidR="001B33D7" w:rsidRPr="00D84C91">
        <w:rPr>
          <w:highlight w:val="yellow"/>
        </w:rPr>
        <w:t>the popup window</w:t>
      </w:r>
      <w:r w:rsidR="002A5A86" w:rsidRPr="00D84C91">
        <w:rPr>
          <w:highlight w:val="yellow"/>
        </w:rPr>
        <w:t>.</w:t>
      </w:r>
    </w:p>
    <w:p w14:paraId="3462BB6E" w14:textId="4ABD2CD3" w:rsidR="00C02860" w:rsidRPr="00F55EE1" w:rsidRDefault="00C02860" w:rsidP="00D84C91">
      <w:pPr>
        <w:rPr>
          <w:highlight w:val="yellow"/>
        </w:rPr>
      </w:pPr>
    </w:p>
    <w:p w14:paraId="24B45723" w14:textId="7792A17E" w:rsidR="00571B8B" w:rsidRPr="00F55EE1" w:rsidRDefault="00891AFF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F55EE1">
        <w:rPr>
          <w:highlight w:val="yellow"/>
        </w:rPr>
        <w:t>Open the ND file</w:t>
      </w:r>
      <w:r w:rsidR="008F244C">
        <w:rPr>
          <w:highlight w:val="yellow"/>
        </w:rPr>
        <w:t xml:space="preserve"> (acquired file)</w:t>
      </w:r>
      <w:r w:rsidRPr="00F55EE1">
        <w:rPr>
          <w:highlight w:val="yellow"/>
        </w:rPr>
        <w:t>.</w:t>
      </w:r>
    </w:p>
    <w:p w14:paraId="33C55065" w14:textId="33AA0D0E" w:rsidR="00A2088C" w:rsidRPr="00F55EE1" w:rsidRDefault="00A2088C" w:rsidP="00D84C91">
      <w:pPr>
        <w:rPr>
          <w:highlight w:val="yellow"/>
        </w:rPr>
      </w:pPr>
    </w:p>
    <w:p w14:paraId="1DC3AE2D" w14:textId="299F3F16" w:rsidR="00A2088C" w:rsidRPr="00F55EE1" w:rsidRDefault="001875DE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F55EE1">
        <w:rPr>
          <w:highlight w:val="yellow"/>
        </w:rPr>
        <w:t xml:space="preserve">Click </w:t>
      </w:r>
      <w:r w:rsidR="003C7A13">
        <w:rPr>
          <w:highlight w:val="yellow"/>
        </w:rPr>
        <w:t xml:space="preserve">on </w:t>
      </w:r>
      <w:r w:rsidRPr="00D84C91">
        <w:rPr>
          <w:b/>
          <w:bCs/>
          <w:highlight w:val="yellow"/>
        </w:rPr>
        <w:t>ROI</w:t>
      </w:r>
      <w:r w:rsidRPr="00F55EE1">
        <w:rPr>
          <w:highlight w:val="yellow"/>
        </w:rPr>
        <w:t>/</w:t>
      </w:r>
      <w:r w:rsidRPr="00D84C91">
        <w:rPr>
          <w:b/>
          <w:bCs/>
          <w:highlight w:val="yellow"/>
        </w:rPr>
        <w:t>simple ROI editor</w:t>
      </w:r>
      <w:r w:rsidRPr="00F55EE1">
        <w:rPr>
          <w:highlight w:val="yellow"/>
        </w:rPr>
        <w:t>. Choose</w:t>
      </w:r>
      <w:r w:rsidR="003C7A13">
        <w:rPr>
          <w:highlight w:val="yellow"/>
        </w:rPr>
        <w:t xml:space="preserve"> the option</w:t>
      </w:r>
      <w:r w:rsidRPr="00F55EE1">
        <w:rPr>
          <w:highlight w:val="yellow"/>
        </w:rPr>
        <w:t xml:space="preserve"> </w:t>
      </w:r>
      <w:r w:rsidR="003C7A13">
        <w:rPr>
          <w:b/>
          <w:bCs/>
          <w:highlight w:val="yellow"/>
        </w:rPr>
        <w:t>C</w:t>
      </w:r>
      <w:r w:rsidRPr="00D84C91">
        <w:rPr>
          <w:b/>
          <w:bCs/>
          <w:highlight w:val="yellow"/>
        </w:rPr>
        <w:t>ircle</w:t>
      </w:r>
      <w:r w:rsidRPr="00F55EE1">
        <w:rPr>
          <w:highlight w:val="yellow"/>
        </w:rPr>
        <w:t>.</w:t>
      </w:r>
    </w:p>
    <w:p w14:paraId="0A821710" w14:textId="77777777" w:rsidR="001875DE" w:rsidRPr="00F55EE1" w:rsidRDefault="001875DE" w:rsidP="00D84C91">
      <w:pPr>
        <w:rPr>
          <w:highlight w:val="yellow"/>
        </w:rPr>
      </w:pPr>
    </w:p>
    <w:p w14:paraId="112F6B95" w14:textId="47720C6C" w:rsidR="001875DE" w:rsidRPr="00F55EE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F55EE1">
        <w:rPr>
          <w:highlight w:val="yellow"/>
        </w:rPr>
        <w:t>S</w:t>
      </w:r>
      <w:r w:rsidR="00AD17C2" w:rsidRPr="00F55EE1">
        <w:rPr>
          <w:highlight w:val="yellow"/>
        </w:rPr>
        <w:t xml:space="preserve">elect </w:t>
      </w:r>
      <w:r w:rsidR="003C7A13">
        <w:rPr>
          <w:highlight w:val="yellow"/>
        </w:rPr>
        <w:t xml:space="preserve">the </w:t>
      </w:r>
      <w:r w:rsidR="00AD17C2" w:rsidRPr="00F55EE1">
        <w:rPr>
          <w:highlight w:val="yellow"/>
        </w:rPr>
        <w:t xml:space="preserve">ROI on </w:t>
      </w:r>
      <w:r w:rsidR="003C7A13">
        <w:rPr>
          <w:highlight w:val="yellow"/>
        </w:rPr>
        <w:t xml:space="preserve">the </w:t>
      </w:r>
      <w:r w:rsidR="00AD17C2" w:rsidRPr="00F55EE1">
        <w:rPr>
          <w:highlight w:val="yellow"/>
        </w:rPr>
        <w:t xml:space="preserve">image. Click </w:t>
      </w:r>
      <w:r w:rsidR="003C7A13">
        <w:rPr>
          <w:highlight w:val="yellow"/>
        </w:rPr>
        <w:t xml:space="preserve">on </w:t>
      </w:r>
      <w:r w:rsidR="00AD17C2" w:rsidRPr="00D84C91">
        <w:rPr>
          <w:b/>
          <w:bCs/>
          <w:highlight w:val="yellow"/>
        </w:rPr>
        <w:t>Finish</w:t>
      </w:r>
      <w:r w:rsidR="00AD17C2" w:rsidRPr="00F55EE1">
        <w:rPr>
          <w:highlight w:val="yellow"/>
        </w:rPr>
        <w:t xml:space="preserve"> when</w:t>
      </w:r>
      <w:r w:rsidR="003C7A13">
        <w:rPr>
          <w:highlight w:val="yellow"/>
        </w:rPr>
        <w:t xml:space="preserve"> it is complete.</w:t>
      </w:r>
    </w:p>
    <w:p w14:paraId="3FB7187B" w14:textId="6E32EB77" w:rsidR="00AD17C2" w:rsidRPr="00F55EE1" w:rsidRDefault="00AD17C2" w:rsidP="00D84C91">
      <w:pPr>
        <w:rPr>
          <w:highlight w:val="yellow"/>
        </w:rPr>
      </w:pPr>
    </w:p>
    <w:p w14:paraId="32802AB1" w14:textId="7D9A0D85" w:rsidR="00AD17C2" w:rsidRPr="00F55EE1" w:rsidRDefault="00991248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F55EE1">
        <w:rPr>
          <w:highlight w:val="yellow"/>
        </w:rPr>
        <w:t xml:space="preserve">Click </w:t>
      </w:r>
      <w:r w:rsidR="003C7A13">
        <w:rPr>
          <w:highlight w:val="yellow"/>
        </w:rPr>
        <w:t xml:space="preserve">on </w:t>
      </w:r>
      <w:r w:rsidR="003C7A13" w:rsidRPr="00D84C91">
        <w:rPr>
          <w:b/>
          <w:bCs/>
          <w:highlight w:val="yellow"/>
        </w:rPr>
        <w:t>Measurement</w:t>
      </w:r>
      <w:r w:rsidRPr="00F55EE1">
        <w:rPr>
          <w:highlight w:val="yellow"/>
        </w:rPr>
        <w:t>/</w:t>
      </w:r>
      <w:r w:rsidR="003C7A13" w:rsidRPr="00D84C91">
        <w:rPr>
          <w:b/>
          <w:bCs/>
          <w:highlight w:val="yellow"/>
        </w:rPr>
        <w:t>Time Measurement</w:t>
      </w:r>
      <w:r w:rsidR="003C7A13">
        <w:rPr>
          <w:highlight w:val="yellow"/>
        </w:rPr>
        <w:t xml:space="preserve"> </w:t>
      </w:r>
      <w:r w:rsidR="00905F9E">
        <w:rPr>
          <w:highlight w:val="yellow"/>
        </w:rPr>
        <w:t>t</w:t>
      </w:r>
      <w:r w:rsidR="003C7A13">
        <w:rPr>
          <w:highlight w:val="yellow"/>
        </w:rPr>
        <w:t>o show the d</w:t>
      </w:r>
      <w:r w:rsidRPr="00F55EE1">
        <w:rPr>
          <w:highlight w:val="yellow"/>
        </w:rPr>
        <w:t>ata either</w:t>
      </w:r>
      <w:r w:rsidR="003C7A13">
        <w:rPr>
          <w:highlight w:val="yellow"/>
        </w:rPr>
        <w:t xml:space="preserve"> as a</w:t>
      </w:r>
      <w:r w:rsidRPr="00F55EE1">
        <w:rPr>
          <w:highlight w:val="yellow"/>
        </w:rPr>
        <w:t xml:space="preserve"> plot or </w:t>
      </w:r>
      <w:r w:rsidR="003C7A13">
        <w:rPr>
          <w:highlight w:val="yellow"/>
        </w:rPr>
        <w:t>as a spreadsheet</w:t>
      </w:r>
      <w:r w:rsidRPr="00F55EE1">
        <w:rPr>
          <w:highlight w:val="yellow"/>
        </w:rPr>
        <w:t>.</w:t>
      </w:r>
    </w:p>
    <w:p w14:paraId="2F7560C3" w14:textId="450DF680" w:rsidR="00991248" w:rsidRPr="00F55EE1" w:rsidRDefault="00991248" w:rsidP="00D84C91">
      <w:pPr>
        <w:rPr>
          <w:highlight w:val="yellow"/>
        </w:rPr>
      </w:pPr>
    </w:p>
    <w:p w14:paraId="43B6684A" w14:textId="42555325" w:rsidR="00991248" w:rsidRPr="00F55EE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F55EE1">
        <w:rPr>
          <w:highlight w:val="yellow"/>
        </w:rPr>
        <w:t>O</w:t>
      </w:r>
      <w:r w:rsidR="00991248" w:rsidRPr="00F55EE1">
        <w:rPr>
          <w:highlight w:val="yellow"/>
        </w:rPr>
        <w:t xml:space="preserve">pen </w:t>
      </w:r>
      <w:r w:rsidR="003C7A13">
        <w:rPr>
          <w:highlight w:val="yellow"/>
        </w:rPr>
        <w:t xml:space="preserve">the </w:t>
      </w:r>
      <w:r w:rsidR="003C7A13" w:rsidRPr="00D84C91">
        <w:rPr>
          <w:b/>
          <w:bCs/>
          <w:highlight w:val="yellow"/>
        </w:rPr>
        <w:t>Export</w:t>
      </w:r>
      <w:r w:rsidR="003C7A13" w:rsidRPr="00F55EE1">
        <w:rPr>
          <w:highlight w:val="yellow"/>
        </w:rPr>
        <w:t xml:space="preserve"> </w:t>
      </w:r>
      <w:r w:rsidR="00991248" w:rsidRPr="00F55EE1">
        <w:rPr>
          <w:highlight w:val="yellow"/>
        </w:rPr>
        <w:t>tab. Set the export parameters.</w:t>
      </w:r>
    </w:p>
    <w:p w14:paraId="05BC4CFB" w14:textId="23E1DCA0" w:rsidR="00991248" w:rsidRPr="00D84C91" w:rsidRDefault="00991248" w:rsidP="00D84C91">
      <w:pPr>
        <w:rPr>
          <w:highlight w:val="yellow"/>
        </w:rPr>
      </w:pPr>
    </w:p>
    <w:p w14:paraId="2AD9BCBE" w14:textId="1A05ADBE" w:rsidR="00991248" w:rsidRPr="00D84C91" w:rsidRDefault="00B30093" w:rsidP="00D84C91">
      <w:pPr>
        <w:pStyle w:val="ListParagraph"/>
        <w:numPr>
          <w:ilvl w:val="1"/>
          <w:numId w:val="14"/>
        </w:numPr>
        <w:ind w:left="0" w:firstLine="0"/>
        <w:rPr>
          <w:highlight w:val="yellow"/>
        </w:rPr>
      </w:pPr>
      <w:r w:rsidRPr="00D84C91">
        <w:rPr>
          <w:highlight w:val="yellow"/>
        </w:rPr>
        <w:t>C</w:t>
      </w:r>
      <w:r w:rsidR="00991248" w:rsidRPr="00D84C91">
        <w:rPr>
          <w:highlight w:val="yellow"/>
        </w:rPr>
        <w:t xml:space="preserve">lick on </w:t>
      </w:r>
      <w:r w:rsidR="003C7A13" w:rsidRPr="00D84C91">
        <w:rPr>
          <w:b/>
          <w:bCs/>
          <w:highlight w:val="yellow"/>
        </w:rPr>
        <w:t>Export</w:t>
      </w:r>
      <w:r w:rsidR="003C7A13" w:rsidRPr="00D84C91">
        <w:rPr>
          <w:highlight w:val="yellow"/>
        </w:rPr>
        <w:t xml:space="preserve"> to save the i</w:t>
      </w:r>
      <w:r w:rsidR="00991248" w:rsidRPr="00D84C91">
        <w:rPr>
          <w:highlight w:val="yellow"/>
        </w:rPr>
        <w:t>ntensities.</w:t>
      </w:r>
    </w:p>
    <w:bookmarkEnd w:id="6"/>
    <w:p w14:paraId="5530B955" w14:textId="688748EB" w:rsidR="006E4797" w:rsidRPr="00F55EE1" w:rsidRDefault="006E4797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</w:p>
    <w:p w14:paraId="4942DEF9" w14:textId="7D37094F" w:rsidR="006E4797" w:rsidRPr="00F55EE1" w:rsidRDefault="00551D82">
      <w:pPr>
        <w:rPr>
          <w:b/>
          <w:color w:val="000000"/>
        </w:rPr>
      </w:pPr>
      <w:bookmarkStart w:id="7" w:name="3dy6vkm" w:colFirst="0" w:colLast="0"/>
      <w:bookmarkEnd w:id="7"/>
      <w:r w:rsidRPr="00F55EE1">
        <w:rPr>
          <w:b/>
          <w:color w:val="000000"/>
        </w:rPr>
        <w:t>REPRESENTATIVE RESULTS:</w:t>
      </w:r>
    </w:p>
    <w:p w14:paraId="52A7919C" w14:textId="18E58F94" w:rsidR="005F7FEF" w:rsidRDefault="003C7A13" w:rsidP="00C02860">
      <w:r>
        <w:t xml:space="preserve">The </w:t>
      </w:r>
      <w:r w:rsidR="00984BB5" w:rsidRPr="00F55EE1">
        <w:t>smFRET ha</w:t>
      </w:r>
      <w:r w:rsidR="007E7B73" w:rsidRPr="00F55EE1">
        <w:t>d</w:t>
      </w:r>
      <w:r w:rsidR="00984BB5" w:rsidRPr="00F55EE1">
        <w:t xml:space="preserve"> the </w:t>
      </w:r>
      <w:r w:rsidR="0048497D" w:rsidRPr="00F55EE1">
        <w:t xml:space="preserve">ribosome </w:t>
      </w:r>
      <w:r w:rsidR="00984BB5" w:rsidRPr="00F55EE1">
        <w:t>label</w:t>
      </w:r>
      <w:r w:rsidR="0048497D" w:rsidRPr="00F55EE1">
        <w:t>ed</w:t>
      </w:r>
      <w:r w:rsidR="00984BB5" w:rsidRPr="00F55EE1">
        <w:t xml:space="preserve"> at </w:t>
      </w:r>
      <w:r w:rsidR="005F29EC" w:rsidRPr="00F55EE1">
        <w:t xml:space="preserve">the </w:t>
      </w:r>
      <w:r w:rsidR="006D0DE7" w:rsidRPr="00F55EE1">
        <w:t>middle position of tRNA traffic</w:t>
      </w:r>
      <w:r w:rsidR="00984BB5" w:rsidRPr="00F55EE1">
        <w:t>, to distinguish the tRNA translocation from the A- to the P-site</w:t>
      </w:r>
      <w:r w:rsidR="002427E7" w:rsidRPr="00F55EE1">
        <w:t xml:space="preserve"> (</w:t>
      </w:r>
      <w:r w:rsidR="002427E7" w:rsidRPr="00D84C91">
        <w:rPr>
          <w:b/>
          <w:bCs/>
        </w:rPr>
        <w:t>Figure 1</w:t>
      </w:r>
      <w:r w:rsidR="005952EE">
        <w:rPr>
          <w:b/>
          <w:bCs/>
        </w:rPr>
        <w:t>)</w:t>
      </w:r>
      <w:r w:rsidR="007573FF" w:rsidRPr="00D84C91">
        <w:fldChar w:fldCharType="begin"/>
      </w:r>
      <w:r w:rsidR="007573FF" w:rsidRPr="00F55EE1">
        <w:instrText xml:space="preserve"> ADDIN EN.CITE &lt;EndNote&gt;&lt;Cite&gt;&lt;Author&gt;Altuntop&lt;/Author&gt;&lt;Year&gt;2010&lt;/Year&gt;&lt;RecNum&gt;1809&lt;/RecNum&gt;&lt;DisplayText&gt;&lt;style face="superscript"&gt;15&lt;/style&gt;&lt;/DisplayText&gt;&lt;record&gt;&lt;rec-number&gt;1809&lt;/rec-number&gt;&lt;foreign-keys&gt;&lt;key app="EN" db-id="2dsaf5pw0r5rsuexdt1x202jzesa2zwrezwe" timestamp="1615065902"&gt;1809&lt;/key&gt;&lt;/foreign-keys&gt;&lt;ref-type name="Journal Article"&gt;17&lt;/ref-type&gt;&lt;contributors&gt;&lt;authors&gt;&lt;author&gt;Altuntop, M. E.&lt;/author&gt;&lt;author&gt;Ly, C. T.&lt;/author&gt;&lt;author&gt;Wang, Y.&lt;/author&gt;&lt;/authors&gt;&lt;/contributors&gt;&lt;auth-address&gt;Department of Biology and Biochemistry, University of Houston, Houston, Texas, USA.&lt;/auth-address&gt;&lt;titles&gt;&lt;title&gt;Single-molecule study of ribosome hierarchic dynamics at the peptidyl transferase center&lt;/title&gt;&lt;secondary-title&gt;Biophys J&lt;/secondary-title&gt;&lt;alt-title&gt;Biophysical journal&lt;/alt-title&gt;&lt;/titles&gt;&lt;periodical&gt;&lt;full-title&gt;Biophys J&lt;/full-title&gt;&lt;/periodical&gt;&lt;alt-periodical&gt;&lt;full-title&gt;Biophysical Journal&lt;/full-title&gt;&lt;abbr-1&gt;Biophys. J.&lt;/abbr-1&gt;&lt;abbr-2&gt;Biophys J&lt;/abbr-2&gt;&lt;/alt-periodical&gt;&lt;pages&gt;3002-9&lt;/pages&gt;&lt;volume&gt;99&lt;/volume&gt;&lt;number&gt;9&lt;/number&gt;&lt;keywords&gt;&lt;keyword&gt;Algorithms&lt;/keyword&gt;&lt;keyword&gt;Biophysical Phenomena&lt;/keyword&gt;&lt;keyword&gt;Fluorescence Resonance Energy Transfer&lt;/keyword&gt;&lt;keyword&gt;Kinetics&lt;/keyword&gt;&lt;keyword&gt;Models, Molecular&lt;/keyword&gt;&lt;keyword&gt;Peptide Elongation Factor G/metabolism&lt;/keyword&gt;&lt;keyword&gt;Peptidyl Transferases/*chemistry/*metabolism&lt;/keyword&gt;&lt;keyword&gt;Protein Biosynthesis&lt;/keyword&gt;&lt;keyword&gt;RNA, Messenger/genetics/metabolism&lt;/keyword&gt;&lt;keyword&gt;Ribosomal Proteins/chemistry/metabolism&lt;/keyword&gt;&lt;keyword&gt;Ribosomes/*chemistry/*metabolism&lt;/keyword&gt;&lt;keyword&gt;Thermodynamics&lt;/keyword&gt;&lt;/keywords&gt;&lt;dates&gt;&lt;year&gt;2010&lt;/year&gt;&lt;pub-dates&gt;&lt;date&gt;Nov 3&lt;/date&gt;&lt;/pub-dates&gt;&lt;/dates&gt;&lt;isbn&gt;1542-0086 (Electronic)&amp;#xD;0006-3495 (Linking)&lt;/isbn&gt;&lt;accession-num&gt;21044598&lt;/accession-num&gt;&lt;urls&gt;&lt;related-urls&gt;&lt;url&gt;http://www.ncbi.nlm.nih.gov/pubmed/21044598&lt;/url&gt;&lt;/related-urls&gt;&lt;/urls&gt;&lt;custom2&gt;2966008&lt;/custom2&gt;&lt;electronic-resource-num&gt;10.1016/j.bpj.2010.08.037&lt;/electronic-resource-num&gt;&lt;/record&gt;&lt;/Cite&gt;&lt;/EndNote&gt;</w:instrText>
      </w:r>
      <w:r w:rsidR="007573FF" w:rsidRPr="00D84C91">
        <w:fldChar w:fldCharType="separate"/>
      </w:r>
      <w:r w:rsidR="007573FF" w:rsidRPr="00F55EE1">
        <w:rPr>
          <w:noProof/>
          <w:vertAlign w:val="superscript"/>
        </w:rPr>
        <w:t>15</w:t>
      </w:r>
      <w:r w:rsidR="007573FF" w:rsidRPr="00D84C91">
        <w:fldChar w:fldCharType="end"/>
      </w:r>
      <w:r>
        <w:t>.</w:t>
      </w:r>
      <w:r w:rsidR="00824949" w:rsidRPr="00F55EE1">
        <w:t xml:space="preserve"> </w:t>
      </w:r>
      <w:r w:rsidR="00217D80" w:rsidRPr="00F55EE1">
        <w:t xml:space="preserve">The distance from the L27 labeling residue to the A- or P-site tRNA is 52 </w:t>
      </w:r>
      <w:r w:rsidR="00EF3212" w:rsidRPr="00F55EE1">
        <w:t xml:space="preserve">or </w:t>
      </w:r>
      <w:r w:rsidR="00217D80" w:rsidRPr="00F55EE1">
        <w:t>61</w:t>
      </w:r>
      <w:r w:rsidR="002146CD" w:rsidRPr="00F55EE1">
        <w:t xml:space="preserve"> Å</w:t>
      </w:r>
      <w:r w:rsidR="00217D80" w:rsidRPr="00F55EE1">
        <w:t xml:space="preserve">, respectively, </w:t>
      </w:r>
      <w:r>
        <w:t>corresponding</w:t>
      </w:r>
      <w:r w:rsidR="00217D80" w:rsidRPr="00F55EE1">
        <w:t xml:space="preserve"> to FRET efficiency of 0.47 and 0.65. </w:t>
      </w:r>
      <w:r w:rsidR="0009211E" w:rsidRPr="00F55EE1">
        <w:t xml:space="preserve">After </w:t>
      </w:r>
      <w:r>
        <w:t xml:space="preserve">the </w:t>
      </w:r>
      <w:r w:rsidR="0009211E" w:rsidRPr="00F55EE1">
        <w:t>image collection, fluorescence intensities from the donor and acceptor channel</w:t>
      </w:r>
      <w:r w:rsidR="00122D83" w:rsidRPr="00F55EE1">
        <w:t>s</w:t>
      </w:r>
      <w:r w:rsidR="0009211E" w:rsidRPr="00F55EE1">
        <w:t xml:space="preserve"> were retrieved and plotted as time lapse</w:t>
      </w:r>
      <w:r w:rsidR="00547966" w:rsidRPr="00F55EE1">
        <w:t>s</w:t>
      </w:r>
      <w:r w:rsidR="00F242C9" w:rsidRPr="00F55EE1">
        <w:t xml:space="preserve"> (</w:t>
      </w:r>
      <w:r w:rsidR="00060E9E" w:rsidRPr="00D84C91">
        <w:rPr>
          <w:b/>
          <w:bCs/>
        </w:rPr>
        <w:t>Figure 1</w:t>
      </w:r>
      <w:r w:rsidR="00F242C9" w:rsidRPr="00F55EE1">
        <w:t>).</w:t>
      </w:r>
      <w:r w:rsidR="00986D5A" w:rsidRPr="00F55EE1">
        <w:t xml:space="preserve"> </w:t>
      </w:r>
      <w:r w:rsidR="009211BD" w:rsidRPr="00F55EE1">
        <w:t xml:space="preserve">FRET efficiency </w:t>
      </w:r>
      <w:r w:rsidR="00224A37" w:rsidRPr="00F55EE1">
        <w:t xml:space="preserve">was </w:t>
      </w:r>
      <w:r w:rsidR="009211BD" w:rsidRPr="00F55EE1">
        <w:t>calculated by</w:t>
      </w:r>
      <w:r w:rsidR="005947B2" w:rsidRPr="00F55EE1">
        <w:t xml:space="preserve"> </w:t>
      </w:r>
      <w:r>
        <w:t xml:space="preserve">the formula </w:t>
      </w:r>
      <w:r w:rsidR="005947B2" w:rsidRPr="00F55EE1">
        <w:rPr>
          <w:i/>
          <w:iCs/>
        </w:rPr>
        <w:t>I</w:t>
      </w:r>
      <w:r w:rsidR="005947B2" w:rsidRPr="00F55EE1">
        <w:rPr>
          <w:vertAlign w:val="subscript"/>
        </w:rPr>
        <w:t>acceptor</w:t>
      </w:r>
      <w:r w:rsidR="005947B2" w:rsidRPr="00F55EE1">
        <w:t>/(</w:t>
      </w:r>
      <w:r w:rsidR="005947B2" w:rsidRPr="00F55EE1">
        <w:rPr>
          <w:i/>
          <w:iCs/>
        </w:rPr>
        <w:t>I</w:t>
      </w:r>
      <w:r w:rsidR="005947B2" w:rsidRPr="00F55EE1">
        <w:rPr>
          <w:vertAlign w:val="subscript"/>
        </w:rPr>
        <w:t>acceptor</w:t>
      </w:r>
      <w:r w:rsidR="005947B2" w:rsidRPr="00F55EE1">
        <w:t>+</w:t>
      </w:r>
      <w:r w:rsidR="005947B2" w:rsidRPr="00F55EE1">
        <w:rPr>
          <w:i/>
          <w:iCs/>
        </w:rPr>
        <w:t>I</w:t>
      </w:r>
      <w:r w:rsidR="005947B2" w:rsidRPr="00F55EE1">
        <w:rPr>
          <w:vertAlign w:val="subscript"/>
        </w:rPr>
        <w:t>donor</w:t>
      </w:r>
      <w:r w:rsidR="005947B2" w:rsidRPr="00F55EE1">
        <w:t>)</w:t>
      </w:r>
      <w:r w:rsidR="00F757B8" w:rsidRPr="00F55EE1">
        <w:t xml:space="preserve">. </w:t>
      </w:r>
      <w:r w:rsidR="00224A37" w:rsidRPr="00F55EE1">
        <w:t>A h</w:t>
      </w:r>
      <w:r w:rsidR="00515D7A" w:rsidRPr="00F55EE1">
        <w:t>omemade program detect</w:t>
      </w:r>
      <w:r w:rsidR="00224A37" w:rsidRPr="00F55EE1">
        <w:t>ed</w:t>
      </w:r>
      <w:r w:rsidR="00515D7A" w:rsidRPr="00F55EE1">
        <w:t xml:space="preserve"> the </w:t>
      </w:r>
      <w:r w:rsidRPr="00F55EE1">
        <w:t>single</w:t>
      </w:r>
      <w:r>
        <w:t>-</w:t>
      </w:r>
      <w:r w:rsidR="00515D7A" w:rsidRPr="00F55EE1">
        <w:t xml:space="preserve">step bleaching of </w:t>
      </w:r>
      <w:r>
        <w:t xml:space="preserve">the </w:t>
      </w:r>
      <w:r w:rsidR="00515D7A" w:rsidRPr="00F55EE1">
        <w:t>donor/acceptor and fit</w:t>
      </w:r>
      <w:r w:rsidR="0088788E" w:rsidRPr="00F55EE1">
        <w:t>ted</w:t>
      </w:r>
      <w:r w:rsidR="00515D7A" w:rsidRPr="00F55EE1">
        <w:t xml:space="preserve"> the data before the bleaching points to avoid </w:t>
      </w:r>
      <w:r w:rsidR="004C7ABA" w:rsidRPr="00F55EE1">
        <w:t>calculat</w:t>
      </w:r>
      <w:r w:rsidR="000E4361" w:rsidRPr="00F55EE1">
        <w:t xml:space="preserve">ion of </w:t>
      </w:r>
      <w:r w:rsidR="004C7ABA" w:rsidRPr="00F55EE1">
        <w:t xml:space="preserve">FRET </w:t>
      </w:r>
      <w:r w:rsidR="000E4361" w:rsidRPr="00F55EE1">
        <w:t>from</w:t>
      </w:r>
      <w:r w:rsidR="004C7ABA" w:rsidRPr="00F55EE1">
        <w:t xml:space="preserve"> </w:t>
      </w:r>
      <w:r w:rsidR="00515D7A" w:rsidRPr="00F55EE1">
        <w:t>noises</w:t>
      </w:r>
      <w:r w:rsidR="004C7ABA" w:rsidRPr="00F55EE1">
        <w:t>.</w:t>
      </w:r>
      <w:r w:rsidR="00CA35F3" w:rsidRPr="00F55EE1">
        <w:t xml:space="preserve"> </w:t>
      </w:r>
      <w:r w:rsidR="002A72CC" w:rsidRPr="00F55EE1">
        <w:t>After donor bleaching, both traces approach</w:t>
      </w:r>
      <w:r w:rsidR="008C5418" w:rsidRPr="00F55EE1">
        <w:t>ed</w:t>
      </w:r>
      <w:r w:rsidR="00ED1EB2" w:rsidRPr="00F55EE1">
        <w:t xml:space="preserve"> the</w:t>
      </w:r>
      <w:r w:rsidR="002A72CC" w:rsidRPr="00F55EE1">
        <w:t xml:space="preserve"> baseline because no excitation can occur directly on the acceptor (</w:t>
      </w:r>
      <w:r w:rsidR="002A72CC" w:rsidRPr="00D84C91">
        <w:rPr>
          <w:b/>
          <w:bCs/>
        </w:rPr>
        <w:t>Figure 2</w:t>
      </w:r>
      <w:r w:rsidRPr="00D84C91">
        <w:rPr>
          <w:b/>
          <w:bCs/>
        </w:rPr>
        <w:t>A</w:t>
      </w:r>
      <w:r w:rsidR="002A72CC" w:rsidRPr="00F55EE1">
        <w:t xml:space="preserve">). </w:t>
      </w:r>
      <w:r w:rsidR="00CA35F3" w:rsidRPr="00F55EE1">
        <w:t>After acceptor bleaching, the donor intensity increase</w:t>
      </w:r>
      <w:r w:rsidR="00A1606B" w:rsidRPr="00F55EE1">
        <w:t>d</w:t>
      </w:r>
      <w:r w:rsidR="00CA35F3" w:rsidRPr="00F55EE1">
        <w:t xml:space="preserve"> because </w:t>
      </w:r>
      <w:r>
        <w:t>fewer reaction pathways</w:t>
      </w:r>
      <w:r w:rsidR="00CA35F3" w:rsidRPr="00F55EE1">
        <w:t xml:space="preserve"> dissipate the excitation</w:t>
      </w:r>
      <w:r w:rsidR="00FC6FA1" w:rsidRPr="00F55EE1">
        <w:t xml:space="preserve"> energy</w:t>
      </w:r>
      <w:r w:rsidR="002A72CC" w:rsidRPr="00F55EE1">
        <w:t xml:space="preserve"> (</w:t>
      </w:r>
      <w:r w:rsidR="002A72CC" w:rsidRPr="00D84C91">
        <w:rPr>
          <w:b/>
          <w:bCs/>
        </w:rPr>
        <w:t xml:space="preserve">Figures </w:t>
      </w:r>
      <w:r w:rsidRPr="00D84C91">
        <w:rPr>
          <w:b/>
          <w:bCs/>
        </w:rPr>
        <w:t>2</w:t>
      </w:r>
      <w:r>
        <w:rPr>
          <w:b/>
          <w:bCs/>
        </w:rPr>
        <w:t>B,</w:t>
      </w:r>
      <w:r w:rsidRPr="00D84C91">
        <w:rPr>
          <w:b/>
          <w:bCs/>
        </w:rPr>
        <w:t>C</w:t>
      </w:r>
      <w:r w:rsidR="002A72CC" w:rsidRPr="00F55EE1">
        <w:t>)</w:t>
      </w:r>
      <w:r w:rsidR="00CA35F3" w:rsidRPr="00F55EE1">
        <w:t>.</w:t>
      </w:r>
    </w:p>
    <w:p w14:paraId="4B3351A0" w14:textId="77777777" w:rsidR="003C7A13" w:rsidRPr="00F55EE1" w:rsidRDefault="003C7A13" w:rsidP="00C02860"/>
    <w:p w14:paraId="1A497CA9" w14:textId="39C1E420" w:rsidR="00416FD9" w:rsidRDefault="003C7A13" w:rsidP="00C02860">
      <w:r>
        <w:t>It was</w:t>
      </w:r>
      <w:r w:rsidR="00CC21CD" w:rsidRPr="00F55EE1">
        <w:t xml:space="preserve"> </w:t>
      </w:r>
      <w:r w:rsidR="001D4656" w:rsidRPr="00F55EE1">
        <w:t>found that</w:t>
      </w:r>
      <w:r>
        <w:t xml:space="preserve"> the</w:t>
      </w:r>
      <w:r w:rsidR="001D4656" w:rsidRPr="00F55EE1">
        <w:t xml:space="preserve"> individual ribosomes exhibit different </w:t>
      </w:r>
      <w:r w:rsidR="008A11BE" w:rsidRPr="00F55EE1">
        <w:t>fluctuation</w:t>
      </w:r>
      <w:r w:rsidR="001D4656" w:rsidRPr="00F55EE1">
        <w:t xml:space="preserve">, such as </w:t>
      </w:r>
      <w:r w:rsidR="00341F3A" w:rsidRPr="00F55EE1">
        <w:t xml:space="preserve">in </w:t>
      </w:r>
      <w:r w:rsidR="003065B2" w:rsidRPr="00F55EE1">
        <w:t xml:space="preserve">the </w:t>
      </w:r>
      <w:r w:rsidR="0079669D" w:rsidRPr="00F55EE1">
        <w:t xml:space="preserve">examples </w:t>
      </w:r>
      <w:r w:rsidR="003065B2" w:rsidRPr="00F55EE1">
        <w:t xml:space="preserve">shown </w:t>
      </w:r>
      <w:r w:rsidR="001D4656" w:rsidRPr="00F55EE1">
        <w:t xml:space="preserve">in </w:t>
      </w:r>
      <w:r w:rsidR="001D4656" w:rsidRPr="00D84C91">
        <w:rPr>
          <w:b/>
          <w:bCs/>
        </w:rPr>
        <w:t xml:space="preserve">Figure </w:t>
      </w:r>
      <w:r w:rsidR="00731A3B" w:rsidRPr="00D84C91">
        <w:rPr>
          <w:b/>
          <w:bCs/>
        </w:rPr>
        <w:t>2</w:t>
      </w:r>
      <w:r w:rsidR="001D4656" w:rsidRPr="00F55EE1">
        <w:t>.</w:t>
      </w:r>
      <w:r w:rsidR="008A11BE" w:rsidRPr="00F55EE1">
        <w:t xml:space="preserve"> These fluctuations are due to the wobbling motion of the tRNAs, which causes distance fluctuation</w:t>
      </w:r>
      <w:r w:rsidR="00CC21CD" w:rsidRPr="00F55EE1">
        <w:t>s</w:t>
      </w:r>
      <w:r w:rsidR="008A11BE" w:rsidRPr="00F55EE1">
        <w:t xml:space="preserve"> to the L27</w:t>
      </w:r>
      <w:r w:rsidR="00F65E78" w:rsidRPr="00D84C91">
        <w:fldChar w:fldCharType="begin">
          <w:fldData xml:space="preserve">PEVuZE5vdGU+PENpdGU+PEF1dGhvcj5YaWFvPC9BdXRob3I+PFllYXI+MjAxMjwvWWVhcj48UmVj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</w:fldData>
        </w:fldChar>
      </w:r>
      <w:r w:rsidR="00DE79A4" w:rsidRPr="00F55EE1">
        <w:instrText xml:space="preserve"> ADDIN EN.CITE </w:instrText>
      </w:r>
      <w:r w:rsidR="00DE79A4" w:rsidRPr="00D84C91">
        <w:fldChar w:fldCharType="begin">
          <w:fldData xml:space="preserve">PEVuZE5vdGU+PENpdGU+PEF1dGhvcj5YaWFvPC9BdXRob3I+PFllYXI+MjAxMjwvWWVhcj48UmVj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</w:fldData>
        </w:fldChar>
      </w:r>
      <w:r w:rsidR="00DE79A4" w:rsidRPr="00F55EE1">
        <w:instrText xml:space="preserve"> ADDIN EN.CITE.DATA </w:instrText>
      </w:r>
      <w:r w:rsidR="00DE79A4" w:rsidRPr="00D84C91">
        <w:fldChar w:fldCharType="end"/>
      </w:r>
      <w:r w:rsidR="00F65E78" w:rsidRPr="00D84C91">
        <w:fldChar w:fldCharType="separate"/>
      </w:r>
      <w:r w:rsidR="00DE79A4" w:rsidRPr="00F55EE1">
        <w:rPr>
          <w:noProof/>
          <w:vertAlign w:val="superscript"/>
        </w:rPr>
        <w:t>17,18</w:t>
      </w:r>
      <w:r w:rsidR="00F65E78" w:rsidRPr="00D84C91">
        <w:fldChar w:fldCharType="end"/>
      </w:r>
      <w:r>
        <w:t>.</w:t>
      </w:r>
      <w:r w:rsidR="008A11BE" w:rsidRPr="00F55EE1">
        <w:t xml:space="preserve"> </w:t>
      </w:r>
      <w:r w:rsidR="001D4656" w:rsidRPr="00F55EE1">
        <w:t>I</w:t>
      </w:r>
      <w:r w:rsidR="008A11BE" w:rsidRPr="00F55EE1">
        <w:t xml:space="preserve">n </w:t>
      </w:r>
      <w:r w:rsidR="00881DCD" w:rsidRPr="00D84C91">
        <w:rPr>
          <w:b/>
          <w:bCs/>
        </w:rPr>
        <w:t>F</w:t>
      </w:r>
      <w:r w:rsidR="001D4656" w:rsidRPr="00D84C91">
        <w:rPr>
          <w:b/>
          <w:bCs/>
        </w:rPr>
        <w:t>igure</w:t>
      </w:r>
      <w:r w:rsidR="008A11BE" w:rsidRPr="00D84C91">
        <w:rPr>
          <w:b/>
          <w:bCs/>
        </w:rPr>
        <w:t xml:space="preserve"> 2</w:t>
      </w:r>
      <w:r w:rsidR="001D4656" w:rsidRPr="00F55EE1">
        <w:t>, the dotted lines are the original data</w:t>
      </w:r>
      <w:r>
        <w:t>,</w:t>
      </w:r>
      <w:r w:rsidR="001D4656" w:rsidRPr="00F55EE1">
        <w:t xml:space="preserve"> and solid lines are the fitted data from </w:t>
      </w:r>
      <w:r>
        <w:t xml:space="preserve">the </w:t>
      </w:r>
      <w:r w:rsidR="001D4656" w:rsidRPr="00F55EE1">
        <w:t xml:space="preserve">program. The </w:t>
      </w:r>
      <w:r w:rsidR="00406FB4" w:rsidRPr="00F55EE1">
        <w:t>fitted traces</w:t>
      </w:r>
      <w:r w:rsidR="001D4656" w:rsidRPr="00F55EE1">
        <w:t xml:space="preserve"> do no</w:t>
      </w:r>
      <w:r w:rsidR="00406FB4" w:rsidRPr="00F55EE1">
        <w:t>t</w:t>
      </w:r>
      <w:r w:rsidR="001D4656" w:rsidRPr="00F55EE1">
        <w:t xml:space="preserve"> change </w:t>
      </w:r>
      <w:r w:rsidR="0035680F" w:rsidRPr="00F55EE1">
        <w:t xml:space="preserve">the </w:t>
      </w:r>
      <w:r w:rsidR="001D4656" w:rsidRPr="00F55EE1">
        <w:t>raw data reading but</w:t>
      </w:r>
      <w:r w:rsidR="00E43F78" w:rsidRPr="00F55EE1">
        <w:t xml:space="preserve"> </w:t>
      </w:r>
      <w:r w:rsidR="001D4656" w:rsidRPr="00F55EE1">
        <w:t>truncate the time-lapse traces after</w:t>
      </w:r>
      <w:r w:rsidR="00406FB4" w:rsidRPr="00F55EE1">
        <w:t xml:space="preserve"> </w:t>
      </w:r>
      <w:r w:rsidR="001D4656" w:rsidRPr="00F55EE1">
        <w:t>bleaching.</w:t>
      </w:r>
      <w:r w:rsidR="006F0516" w:rsidRPr="00F55EE1">
        <w:t xml:space="preserve"> The blue traces are the calculated FRET efficiencies. </w:t>
      </w:r>
      <w:r w:rsidR="0034182C" w:rsidRPr="00F55EE1">
        <w:t>By tracking the exact same ribosome</w:t>
      </w:r>
      <w:r w:rsidR="008A11BE" w:rsidRPr="00F55EE1">
        <w:t>s</w:t>
      </w:r>
      <w:r w:rsidR="0034182C" w:rsidRPr="00F55EE1">
        <w:t xml:space="preserve"> after 5 min incubation at </w:t>
      </w:r>
      <w:r>
        <w:t>RT</w:t>
      </w:r>
      <w:r w:rsidR="0034182C" w:rsidRPr="00F55EE1">
        <w:t xml:space="preserve">, </w:t>
      </w:r>
      <w:r>
        <w:t>it was</w:t>
      </w:r>
      <w:r w:rsidR="0034182C" w:rsidRPr="00F55EE1">
        <w:t xml:space="preserve"> found that</w:t>
      </w:r>
      <w:r w:rsidR="008A11BE" w:rsidRPr="00F55EE1">
        <w:t xml:space="preserve"> one type of dynamics can switch to</w:t>
      </w:r>
      <w:r w:rsidR="000079BA" w:rsidRPr="00F55EE1">
        <w:t xml:space="preserve"> another</w:t>
      </w:r>
      <w:r w:rsidR="004061A7" w:rsidRPr="00D84C91">
        <w:fldChar w:fldCharType="begin"/>
      </w:r>
      <w:r w:rsidR="00DE79A4" w:rsidRPr="00F55EE1">
        <w:instrText xml:space="preserve"> ADDIN EN.CITE &lt;EndNote&gt;&lt;Cite&gt;&lt;Author&gt;Yang&lt;/Author&gt;&lt;Year&gt;2015&lt;/Year&gt;&lt;RecNum&gt;1848&lt;/RecNum&gt;&lt;DisplayText&gt;&lt;style face="superscript"&gt;23&lt;/style&gt;&lt;/DisplayText&gt;&lt;record&gt;&lt;rec-number&gt;1848&lt;/rec-number&gt;&lt;foreign-keys&gt;&lt;key app="EN" db-id="2dsaf5pw0r5rsuexdt1x202jzesa2zwrezwe" timestamp="1615162123"&gt;1848&lt;/key&gt;&lt;/foreign-keys&gt;&lt;ref-type name="Journal Article"&gt;17&lt;/ref-type&gt;&lt;contributors&gt;&lt;authors&gt;&lt;author&gt;Yang, H.&lt;/author&gt;&lt;author&gt;Xiao, M.&lt;/author&gt;&lt;author&gt;Wang, Y.&lt;/author&gt;&lt;/authors&gt;&lt;/contributors&gt;&lt;auth-address&gt;University of Houston, 4800 Calhoun Rd, Houston, TX 77214, USA.&amp;#xD;University of Houston, 4800 Calhoun Rd, Houston, TX 77214, USA. Electronic address: ywang60@uh.edu.&lt;/auth-address&gt;&lt;titles&gt;&lt;title&gt;A novel data-driven algorithm to reveal and track the ribosome heterogeneity in single molecule studies&lt;/title&gt;&lt;secondary-title&gt;Biophys Chem&lt;/secondary-title&gt;&lt;/titles&gt;&lt;periodical&gt;&lt;full-title&gt;Biophysical Chemistry&lt;/full-title&gt;&lt;abbr-1&gt;Biophys. Chem.&lt;/abbr-1&gt;&lt;abbr-2&gt;Biophys Chem&lt;/abbr-2&gt;&lt;/periodical&gt;&lt;pages&gt;39-45&lt;/pages&gt;&lt;volume&gt;199&lt;/volume&gt;&lt;edition&gt;2015/03/31&lt;/edition&gt;&lt;keywords&gt;&lt;keyword&gt;*Algorithms&lt;/keyword&gt;&lt;keyword&gt;Fluorescence Resonance Energy Transfer&lt;/keyword&gt;&lt;keyword&gt;RNA, Transfer/metabolism&lt;/keyword&gt;&lt;keyword&gt;Ribosomes/*chemistry/genetics&lt;/keyword&gt;&lt;keyword&gt;Data-driven algorithm&lt;/keyword&gt;&lt;keyword&gt;Dynamic heterogeneity&lt;/keyword&gt;&lt;keyword&gt;Ribosome conformational dynamics&lt;/keyword&gt;&lt;keyword&gt;Single molecule FRET&lt;/keyword&gt;&lt;/keywords&gt;&lt;dates&gt;&lt;year&gt;2015&lt;/year&gt;&lt;pub-dates&gt;&lt;date&gt;Apr&lt;/date&gt;&lt;/pub-dates&gt;&lt;/dates&gt;&lt;isbn&gt;1873-4200 (Electronic)&amp;#xD;0301-4622 (Linking)&lt;/isbn&gt;&lt;accession-num&gt;25817384&lt;/accession-num&gt;&lt;urls&gt;&lt;related-urls&gt;&lt;url&gt;https://www.ncbi.nlm.nih.gov/pubmed/25817384&lt;/url&gt;&lt;/related-urls&gt;&lt;/urls&gt;&lt;electronic-resource-num&gt;10.1016/j.bpc.2015.02.008&lt;/electronic-resource-num&gt;&lt;/record&gt;&lt;/Cite&gt;&lt;/EndNote&gt;</w:instrText>
      </w:r>
      <w:r w:rsidR="004061A7" w:rsidRPr="00D84C91">
        <w:fldChar w:fldCharType="separate"/>
      </w:r>
      <w:r w:rsidR="00DE79A4" w:rsidRPr="00F55EE1">
        <w:rPr>
          <w:noProof/>
          <w:vertAlign w:val="superscript"/>
        </w:rPr>
        <w:t>23</w:t>
      </w:r>
      <w:r w:rsidR="004061A7" w:rsidRPr="00D84C91">
        <w:fldChar w:fldCharType="end"/>
      </w:r>
      <w:r>
        <w:t>.</w:t>
      </w:r>
      <w:r w:rsidR="000079BA" w:rsidRPr="00F55EE1">
        <w:t xml:space="preserve"> Because these signals report on tRNA motions</w:t>
      </w:r>
      <w:r>
        <w:t xml:space="preserve"> </w:t>
      </w:r>
      <w:r w:rsidR="000079BA" w:rsidRPr="00F55EE1">
        <w:t xml:space="preserve">dictated by </w:t>
      </w:r>
      <w:r w:rsidR="00B055C0" w:rsidRPr="00F55EE1">
        <w:t>the</w:t>
      </w:r>
      <w:r w:rsidR="000079BA" w:rsidRPr="00F55EE1">
        <w:t xml:space="preserve"> </w:t>
      </w:r>
      <w:r w:rsidR="009B0100" w:rsidRPr="00F55EE1">
        <w:t xml:space="preserve">surrounding </w:t>
      </w:r>
      <w:r w:rsidR="000079BA" w:rsidRPr="00F55EE1">
        <w:t xml:space="preserve">ribosome, </w:t>
      </w:r>
      <w:r w:rsidR="00B055C0" w:rsidRPr="00F55EE1">
        <w:t>similar FRET efficiencies</w:t>
      </w:r>
      <w:r>
        <w:t xml:space="preserve"> were grouped</w:t>
      </w:r>
      <w:r w:rsidR="00B055C0" w:rsidRPr="00F55EE1">
        <w:t xml:space="preserve"> </w:t>
      </w:r>
      <w:r w:rsidR="00C61756" w:rsidRPr="00F55EE1">
        <w:t xml:space="preserve">into </w:t>
      </w:r>
      <w:r w:rsidR="00C11B7F" w:rsidRPr="00F55EE1">
        <w:t xml:space="preserve">various </w:t>
      </w:r>
      <w:r w:rsidR="00B055C0" w:rsidRPr="00F55EE1">
        <w:t>ribosome subpopulations.</w:t>
      </w:r>
    </w:p>
    <w:p w14:paraId="3391740C" w14:textId="77777777" w:rsidR="003C7A13" w:rsidRPr="00F55EE1" w:rsidRDefault="003C7A13" w:rsidP="00C02860"/>
    <w:p w14:paraId="19A1DDAA" w14:textId="77133BCB" w:rsidR="001059C2" w:rsidRDefault="00416FD9" w:rsidP="00C02860">
      <w:r w:rsidRPr="00D84C91">
        <w:rPr>
          <w:b/>
          <w:bCs/>
        </w:rPr>
        <w:t>Figure 3</w:t>
      </w:r>
      <w:r w:rsidRPr="00F55EE1">
        <w:t xml:space="preserve"> show</w:t>
      </w:r>
      <w:r w:rsidR="00954A74" w:rsidRPr="00F55EE1">
        <w:t>s</w:t>
      </w:r>
      <w:r w:rsidRPr="00F55EE1">
        <w:t xml:space="preserve"> very diverse subpopulations in </w:t>
      </w:r>
      <w:r w:rsidR="00D954BE" w:rsidRPr="00F55EE1">
        <w:t xml:space="preserve">the </w:t>
      </w:r>
      <w:r w:rsidRPr="00F55EE1">
        <w:t xml:space="preserve">PRE </w:t>
      </w:r>
      <w:r w:rsidR="006C3461" w:rsidRPr="00F55EE1">
        <w:t xml:space="preserve">complex. </w:t>
      </w:r>
      <w:r w:rsidR="00171C57" w:rsidRPr="00F55EE1">
        <w:t xml:space="preserve">There are approximately 70% </w:t>
      </w:r>
      <w:r w:rsidR="00E56841" w:rsidRPr="00F55EE1">
        <w:t xml:space="preserve">(640/951) </w:t>
      </w:r>
      <w:r w:rsidR="003C7A13">
        <w:t xml:space="preserve">of </w:t>
      </w:r>
      <w:r w:rsidR="00171C57" w:rsidRPr="00F55EE1">
        <w:t xml:space="preserve">fluctuating species and 30% </w:t>
      </w:r>
      <w:r w:rsidR="00E56841" w:rsidRPr="00F55EE1">
        <w:t xml:space="preserve">(311/951) </w:t>
      </w:r>
      <w:r w:rsidR="003C7A13">
        <w:t>of</w:t>
      </w:r>
      <w:r w:rsidR="003C7A13" w:rsidRPr="00F55EE1">
        <w:t xml:space="preserve"> </w:t>
      </w:r>
      <w:r w:rsidR="00171C57" w:rsidRPr="00F55EE1">
        <w:t>non-fluctuating species.</w:t>
      </w:r>
      <w:r w:rsidR="006E1FA7" w:rsidRPr="00F55EE1">
        <w:t xml:space="preserve"> </w:t>
      </w:r>
      <w:r w:rsidR="00977FD1" w:rsidRPr="00F55EE1">
        <w:t xml:space="preserve">These two categories can be further grouped into finer subpopulations. </w:t>
      </w:r>
      <w:r w:rsidR="00351A5C" w:rsidRPr="00F55EE1">
        <w:t xml:space="preserve">On the other hand, </w:t>
      </w:r>
      <w:r w:rsidR="00351A5C" w:rsidRPr="00D84C91">
        <w:rPr>
          <w:b/>
          <w:bCs/>
        </w:rPr>
        <w:t>Figure 4</w:t>
      </w:r>
      <w:r w:rsidR="00351A5C" w:rsidRPr="00F55EE1">
        <w:t xml:space="preserve"> show</w:t>
      </w:r>
      <w:r w:rsidR="00B835EA" w:rsidRPr="00F55EE1">
        <w:t>s</w:t>
      </w:r>
      <w:r w:rsidR="00351A5C" w:rsidRPr="00F55EE1">
        <w:t xml:space="preserve"> the </w:t>
      </w:r>
      <w:r w:rsidR="004C69E4" w:rsidRPr="00F55EE1">
        <w:t xml:space="preserve">opposite dynamics distribution. In POST, 65% </w:t>
      </w:r>
      <w:r w:rsidR="003C7A13">
        <w:t xml:space="preserve">of </w:t>
      </w:r>
      <w:r w:rsidR="004C69E4" w:rsidRPr="00F55EE1">
        <w:t xml:space="preserve">subpopulations are non-fluctuating, and the majority of them exhibited high FRET efficiency. </w:t>
      </w:r>
      <w:r w:rsidR="00D54C08" w:rsidRPr="00F55EE1">
        <w:t xml:space="preserve">These results indicate that the ribosome is more flexible in </w:t>
      </w:r>
      <w:r w:rsidR="005F1FD5" w:rsidRPr="00F55EE1">
        <w:t xml:space="preserve">the </w:t>
      </w:r>
      <w:r w:rsidR="00D54C08" w:rsidRPr="00F55EE1">
        <w:t>PRE state than</w:t>
      </w:r>
      <w:r w:rsidR="0061342C" w:rsidRPr="00F55EE1">
        <w:t xml:space="preserve"> the</w:t>
      </w:r>
      <w:r w:rsidR="00D54C08" w:rsidRPr="00F55EE1">
        <w:t xml:space="preserve"> POST state</w:t>
      </w:r>
      <w:r w:rsidR="00A271AE" w:rsidRPr="00F55EE1">
        <w:t xml:space="preserve">, which </w:t>
      </w:r>
      <w:r w:rsidR="0038748D" w:rsidRPr="00F55EE1">
        <w:t>corroborates</w:t>
      </w:r>
      <w:r w:rsidR="00A271AE" w:rsidRPr="00F55EE1">
        <w:t xml:space="preserve"> a cryo-EM study that </w:t>
      </w:r>
      <w:r w:rsidR="00F458D2" w:rsidRPr="00F55EE1">
        <w:t xml:space="preserve">concluded </w:t>
      </w:r>
      <w:r w:rsidR="00A271AE" w:rsidRPr="00F55EE1">
        <w:t xml:space="preserve">that </w:t>
      </w:r>
      <w:r w:rsidR="00047E56" w:rsidRPr="00F55EE1">
        <w:t xml:space="preserve">the </w:t>
      </w:r>
      <w:r w:rsidR="00C46510" w:rsidRPr="00F55EE1">
        <w:t>peptidyl chain at the P-site lock</w:t>
      </w:r>
      <w:r w:rsidR="00DB073A" w:rsidRPr="00F55EE1">
        <w:t>s</w:t>
      </w:r>
      <w:r w:rsidR="00C46510" w:rsidRPr="00F55EE1">
        <w:t xml:space="preserve"> the ribosome dynamics in the POST state</w:t>
      </w:r>
      <w:r w:rsidR="003C7A13">
        <w:t>. However,</w:t>
      </w:r>
      <w:r w:rsidR="00C46510" w:rsidRPr="00F55EE1">
        <w:t xml:space="preserve"> in the PRE state, the peptidyl chain is transferred to the A-site, </w:t>
      </w:r>
      <w:r w:rsidR="003C7A13">
        <w:t>unlocking the ribosome and promoting</w:t>
      </w:r>
      <w:r w:rsidR="00E34C84" w:rsidRPr="00D84C91">
        <w:fldChar w:fldCharType="begin">
          <w:fldData xml:space="preserve">PEVuZE5vdGU+PENpdGU+PEF1dGhvcj5WYWxsZTwvQXV0aG9yPjxZZWFyPjIwMDM8L1llYXI+PFJl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</w:fldData>
        </w:fldChar>
      </w:r>
      <w:r w:rsidR="00181673" w:rsidRPr="00F55EE1">
        <w:instrText xml:space="preserve"> ADDIN EN.CITE </w:instrText>
      </w:r>
      <w:r w:rsidR="00181673" w:rsidRPr="00D84C91">
        <w:fldChar w:fldCharType="begin">
          <w:fldData xml:space="preserve">PEVuZE5vdGU+PENpdGU+PEF1dGhvcj5WYWxsZTwvQXV0aG9yPjxZZWFyPjIwMDM8L1llYXI+PFJl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</w:fldData>
        </w:fldChar>
      </w:r>
      <w:r w:rsidR="00181673" w:rsidRPr="00F55EE1">
        <w:instrText xml:space="preserve"> ADDIN EN.CITE.DATA </w:instrText>
      </w:r>
      <w:r w:rsidR="00181673" w:rsidRPr="00D84C91">
        <w:fldChar w:fldCharType="end"/>
      </w:r>
      <w:r w:rsidR="00E34C84" w:rsidRPr="00D84C91">
        <w:fldChar w:fldCharType="separate"/>
      </w:r>
      <w:r w:rsidR="00181673" w:rsidRPr="00F55EE1">
        <w:rPr>
          <w:noProof/>
          <w:vertAlign w:val="superscript"/>
        </w:rPr>
        <w:t>5</w:t>
      </w:r>
      <w:r w:rsidR="00E34C84" w:rsidRPr="00D84C91">
        <w:fldChar w:fldCharType="end"/>
      </w:r>
      <w:r w:rsidR="003C7A13">
        <w:t>.</w:t>
      </w:r>
      <w:r w:rsidR="00C46510" w:rsidRPr="00F55EE1">
        <w:t xml:space="preserve"> </w:t>
      </w:r>
      <w:r w:rsidR="003C7A13">
        <w:t>The</w:t>
      </w:r>
      <w:r w:rsidR="003C7A13" w:rsidRPr="00F55EE1">
        <w:t xml:space="preserve"> </w:t>
      </w:r>
      <w:r w:rsidR="002F2484" w:rsidRPr="00F55EE1">
        <w:t xml:space="preserve">results </w:t>
      </w:r>
      <w:r w:rsidR="007B2A47" w:rsidRPr="00F55EE1">
        <w:t xml:space="preserve">supported </w:t>
      </w:r>
      <w:r w:rsidR="002F2484" w:rsidRPr="00F55EE1">
        <w:t xml:space="preserve">the structure </w:t>
      </w:r>
      <w:r w:rsidR="00B46BB8" w:rsidRPr="00F55EE1">
        <w:t xml:space="preserve">study conclusion </w:t>
      </w:r>
      <w:r w:rsidR="002F2484" w:rsidRPr="00F55EE1">
        <w:t>under more physiological conditions.</w:t>
      </w:r>
      <w:r w:rsidR="0038045C" w:rsidRPr="00F55EE1">
        <w:t xml:space="preserve"> The unlock</w:t>
      </w:r>
      <w:r w:rsidR="00CE68D6" w:rsidRPr="00F55EE1">
        <w:t>ed</w:t>
      </w:r>
      <w:r w:rsidR="00C267EC" w:rsidRPr="00F55EE1">
        <w:t xml:space="preserve"> state</w:t>
      </w:r>
      <w:r w:rsidR="0038045C" w:rsidRPr="00F55EE1">
        <w:t xml:space="preserve"> is</w:t>
      </w:r>
      <w:r w:rsidR="00C267EC" w:rsidRPr="00F55EE1">
        <w:t xml:space="preserve"> </w:t>
      </w:r>
      <w:r w:rsidR="0038045C" w:rsidRPr="00F55EE1">
        <w:t>correlated with the ratcheting motion between the 30S and 50S</w:t>
      </w:r>
      <w:r w:rsidR="00C267EC" w:rsidRPr="00F55EE1">
        <w:t xml:space="preserve">, and </w:t>
      </w:r>
      <w:r w:rsidR="00D5596F" w:rsidRPr="00F55EE1">
        <w:t xml:space="preserve">the </w:t>
      </w:r>
      <w:r w:rsidR="00C267EC" w:rsidRPr="00F55EE1">
        <w:t>lock</w:t>
      </w:r>
      <w:r w:rsidR="00CE68D6" w:rsidRPr="00F55EE1">
        <w:t>ed</w:t>
      </w:r>
      <w:r w:rsidR="00C267EC" w:rsidRPr="00F55EE1">
        <w:t xml:space="preserve"> state</w:t>
      </w:r>
      <w:r w:rsidR="00B46BB8" w:rsidRPr="00F55EE1">
        <w:t xml:space="preserve"> is correlated with the</w:t>
      </w:r>
      <w:r w:rsidR="005E4006" w:rsidRPr="00F55EE1">
        <w:t xml:space="preserve"> un-ratcheted conformation.</w:t>
      </w:r>
    </w:p>
    <w:p w14:paraId="51486DC5" w14:textId="77777777" w:rsidR="005952EE" w:rsidRPr="00F55EE1" w:rsidRDefault="005952EE" w:rsidP="00C02860"/>
    <w:p w14:paraId="7176211B" w14:textId="4B97F31B" w:rsidR="006E4797" w:rsidRPr="00F55EE1" w:rsidRDefault="00C97AB8" w:rsidP="00054F75">
      <w:r w:rsidRPr="00F55EE1">
        <w:lastRenderedPageBreak/>
        <w:t>The subpopulation sorting method reveal</w:t>
      </w:r>
      <w:r w:rsidR="00954A74" w:rsidRPr="00F55EE1">
        <w:t>s</w:t>
      </w:r>
      <w:r w:rsidRPr="00F55EE1">
        <w:t xml:space="preserve"> the ribosome conformation upon inhibition by the antibiotic viomycin, as shown in </w:t>
      </w:r>
      <w:r w:rsidRPr="00D84C91">
        <w:rPr>
          <w:b/>
          <w:bCs/>
        </w:rPr>
        <w:t>Figure 5</w:t>
      </w:r>
      <w:r w:rsidR="00E34C84" w:rsidRPr="00D84C91">
        <w:fldChar w:fldCharType="begin"/>
      </w:r>
      <w:r w:rsidR="007B0D6F" w:rsidRPr="00F55EE1">
        <w:instrText xml:space="preserve"> ADDIN EN.CITE &lt;EndNote&gt;&lt;Cite&gt;&lt;Author&gt;Ly&lt;/Author&gt;&lt;Year&gt;2010&lt;/Year&gt;&lt;RecNum&gt;1845&lt;/RecNum&gt;&lt;DisplayText&gt;&lt;style face="superscript"&gt;14&lt;/style&gt;&lt;/DisplayText&gt;&lt;record&gt;&lt;rec-number&gt;1845&lt;/rec-number&gt;&lt;foreign-keys&gt;&lt;key app="EN" db-id="2dsaf5pw0r5rsuexdt1x202jzesa2zwrezwe" timestamp="1615161213"&gt;1845&lt;/key&gt;&lt;/foreign-keys&gt;&lt;ref-type name="Journal Article"&gt;17&lt;/ref-type&gt;&lt;contributors&gt;&lt;authors&gt;&lt;author&gt;Ly, C. T.&lt;/author&gt;&lt;author&gt;Altuntop, M. E.&lt;/author&gt;&lt;author&gt;Wang, Y.&lt;/author&gt;&lt;/authors&gt;&lt;/contributors&gt;&lt;auth-address&gt;Department of Biology and Biochemistry, University of Houston, 4800 Calhoun Road, Houston, Texas 77214, United States.&lt;/auth-address&gt;&lt;titles&gt;&lt;title&gt;Single-molecule study of viomycin&amp;apos;s inhibition mechanism on ribosome translocation&lt;/title&gt;&lt;secondary-title&gt;Biochemistry&lt;/secondary-title&gt;&lt;/titles&gt;&lt;periodical&gt;&lt;full-title&gt;Biochemistry&lt;/full-title&gt;&lt;abbr-1&gt;Biochemistry&lt;/abbr-1&gt;&lt;abbr-2&gt;Biochemistry&lt;/abbr-2&gt;&lt;/periodical&gt;&lt;pages&gt;9732-8&lt;/pages&gt;&lt;volume&gt;49&lt;/volume&gt;&lt;number&gt;45&lt;/number&gt;&lt;edition&gt;2010/10/05&lt;/edition&gt;&lt;keywords&gt;&lt;keyword&gt;Biological Transport/drug effects&lt;/keyword&gt;&lt;keyword&gt;Fluorescence Resonance Energy Transfer/methods&lt;/keyword&gt;&lt;keyword&gt;Oligopeptides/biosynthesis/metabolism&lt;/keyword&gt;&lt;keyword&gt;Peptide Elongation Factor G/genetics/metabolism&lt;/keyword&gt;&lt;keyword&gt;Protein Biosynthesis/drug effects&lt;/keyword&gt;&lt;keyword&gt;Protein Transport&lt;/keyword&gt;&lt;keyword&gt;RNA, Messenger/genetics&lt;/keyword&gt;&lt;keyword&gt;RNA, Transfer/drug effects/genetics&lt;/keyword&gt;&lt;keyword&gt;Ribosomes/*drug effects/genetics/metabolism&lt;/keyword&gt;&lt;keyword&gt;Translocation, Genetic/drug effects&lt;/keyword&gt;&lt;keyword&gt;Viomycin/*pharmacology&lt;/keyword&gt;&lt;/keywords&gt;&lt;dates&gt;&lt;year&gt;2010&lt;/year&gt;&lt;pub-dates&gt;&lt;date&gt;Nov 16&lt;/date&gt;&lt;/pub-dates&gt;&lt;/dates&gt;&lt;isbn&gt;1520-4995 (Electronic)&amp;#xD;0006-2960 (Linking)&lt;/isbn&gt;&lt;accession-num&gt;20886842&lt;/accession-num&gt;&lt;urls&gt;&lt;related-urls&gt;&lt;url&gt;https://www.ncbi.nlm.nih.gov/pubmed/20886842&lt;/url&gt;&lt;/related-urls&gt;&lt;/urls&gt;&lt;electronic-resource-num&gt;10.1021/bi101029g&lt;/electronic-resource-num&gt;&lt;/record&gt;&lt;/Cite&gt;&lt;/EndNote&gt;</w:instrText>
      </w:r>
      <w:r w:rsidR="00E34C84" w:rsidRPr="00D84C91">
        <w:fldChar w:fldCharType="separate"/>
      </w:r>
      <w:r w:rsidR="007B0D6F" w:rsidRPr="00F55EE1">
        <w:rPr>
          <w:noProof/>
          <w:vertAlign w:val="superscript"/>
        </w:rPr>
        <w:t>14</w:t>
      </w:r>
      <w:r w:rsidR="00E34C84" w:rsidRPr="00D84C91">
        <w:fldChar w:fldCharType="end"/>
      </w:r>
      <w:r w:rsidR="003C7A13">
        <w:t>.</w:t>
      </w:r>
      <w:r w:rsidRPr="00F55EE1">
        <w:t xml:space="preserve"> </w:t>
      </w:r>
      <w:r w:rsidR="003C7A13">
        <w:t>The overall FRET efficiency histogram shows a major peak at 0.47, the classic state, without sorting</w:t>
      </w:r>
      <w:r w:rsidR="00B778FC" w:rsidRPr="00F55EE1">
        <w:t xml:space="preserve">. In this state, the ribosome is </w:t>
      </w:r>
      <w:r w:rsidR="00AC1D68" w:rsidRPr="00F55EE1">
        <w:t xml:space="preserve">locked and </w:t>
      </w:r>
      <w:r w:rsidR="00B778FC" w:rsidRPr="00F55EE1">
        <w:t>un-ratcheted</w:t>
      </w:r>
      <w:r w:rsidR="00AC1D68" w:rsidRPr="00F55EE1">
        <w:t>.</w:t>
      </w:r>
      <w:r w:rsidR="00121404" w:rsidRPr="00F55EE1">
        <w:t xml:space="preserve"> </w:t>
      </w:r>
      <w:r w:rsidR="00561438" w:rsidRPr="00F55EE1">
        <w:t xml:space="preserve">However, sorting the subpopulations </w:t>
      </w:r>
      <w:r w:rsidR="00954A74" w:rsidRPr="00F55EE1">
        <w:t xml:space="preserve">has </w:t>
      </w:r>
      <w:r w:rsidR="00561438" w:rsidRPr="00F55EE1">
        <w:t xml:space="preserve">revealed that </w:t>
      </w:r>
      <w:r w:rsidR="00211CEF" w:rsidRPr="00F55EE1">
        <w:t xml:space="preserve">60% of the population is fluctuating as the unlocked PRE complex. Therefore, viomycin </w:t>
      </w:r>
      <w:r w:rsidR="00954A74" w:rsidRPr="00F55EE1">
        <w:t xml:space="preserve">has </w:t>
      </w:r>
      <w:r w:rsidR="00211CEF" w:rsidRPr="00F55EE1">
        <w:t>trapped the ribosome</w:t>
      </w:r>
      <w:r w:rsidR="00F46846" w:rsidRPr="00F55EE1">
        <w:t xml:space="preserve"> at the</w:t>
      </w:r>
      <w:r w:rsidR="00C4109A" w:rsidRPr="00F55EE1">
        <w:t xml:space="preserve"> </w:t>
      </w:r>
      <w:r w:rsidR="00F46846" w:rsidRPr="00F55EE1">
        <w:t xml:space="preserve">ratcheted state. </w:t>
      </w:r>
      <w:r w:rsidR="003C7A13">
        <w:t>The</w:t>
      </w:r>
      <w:r w:rsidR="003C7A13" w:rsidRPr="00F55EE1">
        <w:t xml:space="preserve"> </w:t>
      </w:r>
      <w:r w:rsidR="00F46846" w:rsidRPr="00F55EE1">
        <w:t xml:space="preserve">results </w:t>
      </w:r>
      <w:r w:rsidR="003C7A13">
        <w:t xml:space="preserve">of this study </w:t>
      </w:r>
      <w:r w:rsidR="00C4109A" w:rsidRPr="00F55EE1">
        <w:t>contradicted</w:t>
      </w:r>
      <w:r w:rsidR="00F46846" w:rsidRPr="00F55EE1">
        <w:t xml:space="preserve"> a</w:t>
      </w:r>
      <w:r w:rsidR="00C4109A" w:rsidRPr="00F55EE1">
        <w:t>n</w:t>
      </w:r>
      <w:r w:rsidR="00F46846" w:rsidRPr="00F55EE1">
        <w:t xml:space="preserve"> x-ray structure result at the time of publishing (2010</w:t>
      </w:r>
      <w:r w:rsidR="00954A74" w:rsidRPr="00F55EE1">
        <w:t>) but</w:t>
      </w:r>
      <w:r w:rsidR="00F46846" w:rsidRPr="00F55EE1">
        <w:t xml:space="preserve"> </w:t>
      </w:r>
      <w:r w:rsidR="003C7A13" w:rsidRPr="00F55EE1">
        <w:t>w</w:t>
      </w:r>
      <w:r w:rsidR="003C7A13">
        <w:t>ere</w:t>
      </w:r>
      <w:r w:rsidR="003C7A13" w:rsidRPr="00F55EE1">
        <w:t xml:space="preserve"> </w:t>
      </w:r>
      <w:r w:rsidR="00A304CE" w:rsidRPr="00F55EE1">
        <w:t xml:space="preserve">supported </w:t>
      </w:r>
      <w:r w:rsidR="00F46846" w:rsidRPr="00F55EE1">
        <w:t>recently by another structure study (</w:t>
      </w:r>
      <w:r w:rsidR="00785EF3" w:rsidRPr="00F55EE1">
        <w:t>2020</w:t>
      </w:r>
      <w:r w:rsidR="00F46846" w:rsidRPr="00F55EE1">
        <w:t>).</w:t>
      </w:r>
    </w:p>
    <w:p w14:paraId="57195CA3" w14:textId="77777777" w:rsidR="00BE22A2" w:rsidRPr="00F55EE1" w:rsidRDefault="00BE22A2" w:rsidP="008F244C">
      <w:pPr>
        <w:widowControl/>
        <w:pBdr>
          <w:top w:val="nil"/>
          <w:left w:val="nil"/>
          <w:bottom w:val="nil"/>
          <w:right w:val="nil"/>
          <w:between w:val="nil"/>
        </w:pBdr>
        <w:jc w:val="left"/>
        <w:rPr>
          <w:color w:val="808080"/>
        </w:rPr>
      </w:pPr>
    </w:p>
    <w:p w14:paraId="5BE0F66E" w14:textId="1F562A7A" w:rsidR="006E4797" w:rsidRPr="00F55EE1" w:rsidRDefault="00551D82" w:rsidP="00351087">
      <w:pPr>
        <w:widowControl/>
        <w:pBdr>
          <w:top w:val="nil"/>
          <w:left w:val="nil"/>
          <w:bottom w:val="nil"/>
          <w:right w:val="nil"/>
          <w:between w:val="nil"/>
        </w:pBdr>
        <w:jc w:val="left"/>
        <w:rPr>
          <w:color w:val="808080"/>
        </w:rPr>
      </w:pPr>
      <w:bookmarkStart w:id="8" w:name="1t3h5sf" w:colFirst="0" w:colLast="0"/>
      <w:bookmarkEnd w:id="8"/>
      <w:r w:rsidRPr="00F55EE1">
        <w:rPr>
          <w:b/>
        </w:rPr>
        <w:t>FIGURE AND TABLE LEGENDS:</w:t>
      </w:r>
    </w:p>
    <w:p w14:paraId="605AB84B" w14:textId="47A851BA" w:rsidR="006E4797" w:rsidRDefault="00E61C52">
      <w:r w:rsidRPr="00D84C91">
        <w:rPr>
          <w:b/>
          <w:bCs/>
        </w:rPr>
        <w:t>Figure 1</w:t>
      </w:r>
      <w:r w:rsidR="003C7A13">
        <w:rPr>
          <w:b/>
          <w:bCs/>
        </w:rPr>
        <w:t>:</w:t>
      </w:r>
      <w:r w:rsidRPr="00D84C91">
        <w:rPr>
          <w:b/>
          <w:bCs/>
        </w:rPr>
        <w:t xml:space="preserve"> </w:t>
      </w:r>
      <w:r w:rsidR="00500F3D" w:rsidRPr="00D84C91">
        <w:rPr>
          <w:b/>
          <w:bCs/>
        </w:rPr>
        <w:t>The labeling position of the Cy3/Cy5 on the ribosome and the tRNA</w:t>
      </w:r>
      <w:r w:rsidR="003C7A13">
        <w:t xml:space="preserve">. </w:t>
      </w:r>
      <w:r w:rsidR="00500F3D" w:rsidRPr="00F55EE1">
        <w:t>The distances between the labeling residue of L27 to the A- and P-site tRNA are shown</w:t>
      </w:r>
      <w:r w:rsidR="00BD54EF">
        <w:t xml:space="preserve"> (the red and blue stars show the approximate labeling locations of the Cy5 and Cy3, respectively)</w:t>
      </w:r>
      <w:r w:rsidR="00500F3D" w:rsidRPr="00F55EE1">
        <w:t xml:space="preserve">. One representative time-lapse trace of fluorescence intensities from the CY3/Cy5 FRET pair </w:t>
      </w:r>
      <w:r w:rsidR="002B028C" w:rsidRPr="00F55EE1">
        <w:t xml:space="preserve">is </w:t>
      </w:r>
      <w:r w:rsidR="00500F3D" w:rsidRPr="00F55EE1">
        <w:t>shown</w:t>
      </w:r>
      <w:r w:rsidR="008F6D80" w:rsidRPr="00F55EE1">
        <w:t>. A program detects bleaching points on donor/acceptor traces and truncates the trace before that point.</w:t>
      </w:r>
      <w:r w:rsidR="00684C1E">
        <w:t xml:space="preserve"> </w:t>
      </w:r>
      <w:r w:rsidR="00BC6F66" w:rsidRPr="00BF1540">
        <w:rPr>
          <w:rFonts w:cstheme="minorHAnsi"/>
        </w:rPr>
        <w:t xml:space="preserve">This figure has been modified from </w:t>
      </w:r>
      <w:r w:rsidR="00BC6F66">
        <w:rPr>
          <w:rFonts w:cstheme="minorHAnsi"/>
        </w:rPr>
        <w:t>Altuntop, M. E. et al.</w:t>
      </w:r>
      <w:r w:rsidR="00684C1E" w:rsidRPr="00BC6F66">
        <w:rPr>
          <w:vertAlign w:val="superscript"/>
        </w:rPr>
        <w:t>15</w:t>
      </w:r>
      <w:r w:rsidR="00684C1E">
        <w:t>.</w:t>
      </w:r>
    </w:p>
    <w:p w14:paraId="35082524" w14:textId="77777777" w:rsidR="003C7A13" w:rsidRPr="00F55EE1" w:rsidRDefault="003C7A13"/>
    <w:p w14:paraId="256CF19D" w14:textId="486E3FB8" w:rsidR="0087357B" w:rsidRDefault="0087357B" w:rsidP="004B4CFC">
      <w:r w:rsidRPr="00D84C91">
        <w:rPr>
          <w:b/>
          <w:bCs/>
        </w:rPr>
        <w:t>Figure 2</w:t>
      </w:r>
      <w:r w:rsidR="003C7A13" w:rsidRPr="00D84C91">
        <w:rPr>
          <w:b/>
          <w:bCs/>
        </w:rPr>
        <w:t>:</w:t>
      </w:r>
      <w:r w:rsidRPr="00D84C91">
        <w:rPr>
          <w:b/>
          <w:bCs/>
        </w:rPr>
        <w:t xml:space="preserve"> </w:t>
      </w:r>
      <w:r w:rsidR="004B4CFC" w:rsidRPr="00D84C91">
        <w:rPr>
          <w:b/>
          <w:bCs/>
        </w:rPr>
        <w:t>The typical ribosome traces were classified by their different dynamics.</w:t>
      </w:r>
      <w:r w:rsidR="004B4CFC" w:rsidRPr="00F55EE1">
        <w:t xml:space="preserve"> (</w:t>
      </w:r>
      <w:r w:rsidR="003C7A13" w:rsidRPr="00D84C91">
        <w:rPr>
          <w:b/>
          <w:bCs/>
        </w:rPr>
        <w:t>A</w:t>
      </w:r>
      <w:r w:rsidR="004B4CFC" w:rsidRPr="00F55EE1">
        <w:t xml:space="preserve">) </w:t>
      </w:r>
      <w:r w:rsidR="003C7A13">
        <w:t xml:space="preserve">A </w:t>
      </w:r>
      <w:r w:rsidR="004B4CFC" w:rsidRPr="00F55EE1">
        <w:t>non-fluctuating ribosome trace</w:t>
      </w:r>
      <w:r w:rsidR="005952EE">
        <w:t>.</w:t>
      </w:r>
      <w:r w:rsidR="003C7A13" w:rsidRPr="00F55EE1">
        <w:t xml:space="preserve"> </w:t>
      </w:r>
      <w:r w:rsidR="004B4CFC" w:rsidRPr="00F55EE1">
        <w:t>(</w:t>
      </w:r>
      <w:r w:rsidR="003C7A13" w:rsidRPr="00D84C91">
        <w:rPr>
          <w:b/>
          <w:bCs/>
        </w:rPr>
        <w:t>B</w:t>
      </w:r>
      <w:r w:rsidR="004B4CFC" w:rsidRPr="00F55EE1">
        <w:t xml:space="preserve">) </w:t>
      </w:r>
      <w:r w:rsidR="003C7A13">
        <w:t>A</w:t>
      </w:r>
      <w:r w:rsidR="003C7A13" w:rsidRPr="00F55EE1">
        <w:t xml:space="preserve"> </w:t>
      </w:r>
      <w:r w:rsidR="004B4CFC" w:rsidRPr="00F55EE1">
        <w:t>fluctuating ribosome trace that only samples FRET values lower than 0.6</w:t>
      </w:r>
      <w:r w:rsidR="005952EE">
        <w:t>.</w:t>
      </w:r>
      <w:r w:rsidR="003C7A13" w:rsidRPr="00F55EE1">
        <w:t xml:space="preserve"> </w:t>
      </w:r>
      <w:r w:rsidR="004B4CFC" w:rsidRPr="00F55EE1">
        <w:t>(</w:t>
      </w:r>
      <w:r w:rsidR="003C7A13" w:rsidRPr="00D84C91">
        <w:rPr>
          <w:b/>
          <w:bCs/>
        </w:rPr>
        <w:t>C</w:t>
      </w:r>
      <w:r w:rsidR="004B4CFC" w:rsidRPr="00F55EE1">
        <w:t xml:space="preserve">) </w:t>
      </w:r>
      <w:r w:rsidR="003C7A13">
        <w:t>A</w:t>
      </w:r>
      <w:r w:rsidR="003C7A13" w:rsidRPr="00F55EE1">
        <w:t xml:space="preserve"> </w:t>
      </w:r>
      <w:r w:rsidR="004B4CFC" w:rsidRPr="00F55EE1">
        <w:t>fluctuating ribosome trace that samples FRET value higher than 0.6. The legends are shown in the plot. The fluorescence intensities of donor and acceptor are green and magenta</w:t>
      </w:r>
      <w:r w:rsidR="003C7A13">
        <w:t xml:space="preserve">, </w:t>
      </w:r>
      <w:r w:rsidR="004B4CFC" w:rsidRPr="00F55EE1">
        <w:t>respectively. FRET values are calculated as I</w:t>
      </w:r>
      <w:r w:rsidR="004B4CFC" w:rsidRPr="00F55EE1">
        <w:rPr>
          <w:vertAlign w:val="subscript"/>
        </w:rPr>
        <w:t>acceptor</w:t>
      </w:r>
      <w:r w:rsidR="004B4CFC" w:rsidRPr="00F55EE1">
        <w:t>/(I</w:t>
      </w:r>
      <w:r w:rsidR="004B4CFC" w:rsidRPr="00F55EE1">
        <w:rPr>
          <w:vertAlign w:val="subscript"/>
        </w:rPr>
        <w:t>acceptor</w:t>
      </w:r>
      <w:r w:rsidR="004B4CFC" w:rsidRPr="00F55EE1">
        <w:t>+I</w:t>
      </w:r>
      <w:r w:rsidR="004B4CFC" w:rsidRPr="00F55EE1">
        <w:rPr>
          <w:vertAlign w:val="subscript"/>
        </w:rPr>
        <w:t>donor</w:t>
      </w:r>
      <w:r w:rsidR="004B4CFC" w:rsidRPr="00F55EE1">
        <w:t>) and plotted separately in blue.</w:t>
      </w:r>
      <w:r w:rsidR="005952EE">
        <w:t xml:space="preserve"> </w:t>
      </w:r>
      <w:r w:rsidR="004B4CFC" w:rsidRPr="00F55EE1">
        <w:t>The original data are displayed in dotted lines</w:t>
      </w:r>
      <w:r w:rsidR="003C7A13">
        <w:t>,</w:t>
      </w:r>
      <w:r w:rsidR="004B4CFC" w:rsidRPr="00F55EE1">
        <w:t xml:space="preserve"> and data truncated before the bleaching points are</w:t>
      </w:r>
      <w:r w:rsidR="003C7A13">
        <w:t xml:space="preserve"> </w:t>
      </w:r>
      <w:r w:rsidR="004B4CFC" w:rsidRPr="00F55EE1">
        <w:t>displayed in solid lines.</w:t>
      </w:r>
      <w:r w:rsidR="00217C8F" w:rsidRPr="00F55EE1">
        <w:t xml:space="preserve"> </w:t>
      </w:r>
      <w:r w:rsidR="00BC6F66" w:rsidRPr="00BF1540">
        <w:rPr>
          <w:rFonts w:cstheme="minorHAnsi"/>
        </w:rPr>
        <w:t xml:space="preserve">This figure has been modified from </w:t>
      </w:r>
      <w:r w:rsidR="00BC6F66">
        <w:rPr>
          <w:rFonts w:cstheme="minorHAnsi"/>
        </w:rPr>
        <w:t>Altuntop, M. E. et al.</w:t>
      </w:r>
      <w:r w:rsidR="00BC6F66" w:rsidRPr="0078772E">
        <w:rPr>
          <w:vertAlign w:val="superscript"/>
        </w:rPr>
        <w:t>15</w:t>
      </w:r>
      <w:r w:rsidR="00217C8F" w:rsidRPr="00F55EE1">
        <w:t>.</w:t>
      </w:r>
    </w:p>
    <w:p w14:paraId="3512B3DA" w14:textId="77777777" w:rsidR="003C7A13" w:rsidRPr="00F55EE1" w:rsidRDefault="003C7A13" w:rsidP="004B4CFC"/>
    <w:p w14:paraId="135D0963" w14:textId="0A84CA0B" w:rsidR="006E4797" w:rsidRDefault="00FA4E29" w:rsidP="00522DA1">
      <w:r w:rsidRPr="00D84C91">
        <w:rPr>
          <w:b/>
          <w:bCs/>
        </w:rPr>
        <w:t xml:space="preserve">Figure </w:t>
      </w:r>
      <w:r w:rsidR="00ED6FAD">
        <w:rPr>
          <w:b/>
          <w:bCs/>
        </w:rPr>
        <w:t>3</w:t>
      </w:r>
      <w:r w:rsidR="003C7A13" w:rsidRPr="00D84C91">
        <w:rPr>
          <w:b/>
          <w:bCs/>
        </w:rPr>
        <w:t>:</w:t>
      </w:r>
      <w:r w:rsidRPr="00D84C91">
        <w:rPr>
          <w:b/>
          <w:bCs/>
        </w:rPr>
        <w:t xml:space="preserve"> </w:t>
      </w:r>
      <w:r w:rsidR="00522DA1" w:rsidRPr="00D84C91">
        <w:rPr>
          <w:b/>
          <w:bCs/>
        </w:rPr>
        <w:t>FRET</w:t>
      </w:r>
      <w:r w:rsidR="00F93462" w:rsidRPr="00D84C91">
        <w:rPr>
          <w:b/>
          <w:bCs/>
        </w:rPr>
        <w:t xml:space="preserve"> </w:t>
      </w:r>
      <w:r w:rsidR="00522DA1" w:rsidRPr="00D84C91">
        <w:rPr>
          <w:b/>
          <w:bCs/>
        </w:rPr>
        <w:t>efficiency histograms of the Pre-complex</w:t>
      </w:r>
      <w:r w:rsidR="00522DA1" w:rsidRPr="00F55EE1">
        <w:t>. The top-tier plots show the FRET histogram of the total ribosomes. The second-tier plots show the FRET histograms of the</w:t>
      </w:r>
      <w:r w:rsidR="005952EE">
        <w:t xml:space="preserve"> </w:t>
      </w:r>
      <w:r w:rsidR="00522DA1" w:rsidRPr="00F55EE1">
        <w:t>ribosomes separated into fluctuating (F) and non</w:t>
      </w:r>
      <w:r w:rsidR="003C7A13">
        <w:t>-</w:t>
      </w:r>
      <w:r w:rsidR="00522DA1" w:rsidRPr="00F55EE1">
        <w:t xml:space="preserve">fluctuating (NF) groups. The third-tier plots show the FRET histograms of the ribosomes further separated into groups of fluctuations that were above or below a FRET value of 0.6. Similar </w:t>
      </w:r>
      <w:r w:rsidR="00B23F6E" w:rsidRPr="00F55EE1">
        <w:t xml:space="preserve">criteria </w:t>
      </w:r>
      <w:r w:rsidR="00522DA1" w:rsidRPr="00F55EE1">
        <w:t>were applied to the NF ribosomes to separate them into stable FRET states below or above 0.6 (NF-low,</w:t>
      </w:r>
      <w:r w:rsidR="003C7A13">
        <w:t xml:space="preserve"> </w:t>
      </w:r>
      <w:r w:rsidR="00522DA1" w:rsidRPr="00F55EE1">
        <w:t xml:space="preserve">NF-high). The fourth-tier plots display the representative </w:t>
      </w:r>
      <w:r w:rsidR="00086D1C" w:rsidRPr="00F55EE1">
        <w:t xml:space="preserve">traces </w:t>
      </w:r>
      <w:r w:rsidR="00522DA1" w:rsidRPr="00F55EE1">
        <w:t>for each subpopulation.</w:t>
      </w:r>
      <w:r w:rsidR="00392F02" w:rsidRPr="00F55EE1">
        <w:t xml:space="preserve"> </w:t>
      </w:r>
      <w:r w:rsidR="00BC6F66" w:rsidRPr="00BF1540">
        <w:rPr>
          <w:rFonts w:cstheme="minorHAnsi"/>
        </w:rPr>
        <w:t xml:space="preserve">This figure has been modified from </w:t>
      </w:r>
      <w:r w:rsidR="00BC6F66">
        <w:rPr>
          <w:rFonts w:cstheme="minorHAnsi"/>
        </w:rPr>
        <w:t>Altuntop, M. E. et al.</w:t>
      </w:r>
      <w:r w:rsidR="00BC6F66" w:rsidRPr="0078772E">
        <w:rPr>
          <w:vertAlign w:val="superscript"/>
        </w:rPr>
        <w:t>15</w:t>
      </w:r>
      <w:r w:rsidR="00BC6F66">
        <w:t>.</w:t>
      </w:r>
    </w:p>
    <w:p w14:paraId="6AFDF2D7" w14:textId="77777777" w:rsidR="003C7A13" w:rsidRPr="00F55EE1" w:rsidRDefault="003C7A13" w:rsidP="00522DA1"/>
    <w:p w14:paraId="4CB355B3" w14:textId="12C4A490" w:rsidR="00BC6F66" w:rsidRDefault="00586E28" w:rsidP="00522DA1">
      <w:r w:rsidRPr="00D84C91">
        <w:rPr>
          <w:b/>
          <w:bCs/>
        </w:rPr>
        <w:t xml:space="preserve">Figure </w:t>
      </w:r>
      <w:r w:rsidR="00ED6FAD">
        <w:rPr>
          <w:b/>
          <w:bCs/>
        </w:rPr>
        <w:t>4</w:t>
      </w:r>
      <w:r w:rsidR="003C7A13" w:rsidRPr="00D84C91">
        <w:rPr>
          <w:b/>
          <w:bCs/>
        </w:rPr>
        <w:t>:</w:t>
      </w:r>
      <w:r w:rsidRPr="00D84C91">
        <w:rPr>
          <w:b/>
          <w:bCs/>
        </w:rPr>
        <w:t xml:space="preserve"> </w:t>
      </w:r>
      <w:r w:rsidR="00AD2F90" w:rsidRPr="00D84C91">
        <w:rPr>
          <w:b/>
          <w:bCs/>
        </w:rPr>
        <w:t>FRET efficiency histograms of POST-Complex</w:t>
      </w:r>
      <w:r w:rsidR="00AD2F90" w:rsidRPr="00F55EE1">
        <w:t xml:space="preserve">. The arrangement and grouping are similar </w:t>
      </w:r>
      <w:r w:rsidR="00AD2F90" w:rsidRPr="001A6B59">
        <w:t xml:space="preserve">to Figure </w:t>
      </w:r>
      <w:r w:rsidR="008F244C" w:rsidRPr="001A6B59">
        <w:t>3</w:t>
      </w:r>
      <w:r w:rsidR="00AD2F90" w:rsidRPr="001A6B59">
        <w:t xml:space="preserve">. </w:t>
      </w:r>
      <w:r w:rsidR="00EA2CFB" w:rsidRPr="001A6B59">
        <w:t>C</w:t>
      </w:r>
      <w:r w:rsidR="006C2621" w:rsidRPr="001A6B59">
        <w:t xml:space="preserve">ontrary to Figure </w:t>
      </w:r>
      <w:r w:rsidR="008F244C" w:rsidRPr="001A6B59">
        <w:t>3</w:t>
      </w:r>
      <w:r w:rsidR="006C2621" w:rsidRPr="001A6B59">
        <w:t>,</w:t>
      </w:r>
      <w:r w:rsidR="006C2621" w:rsidRPr="00F55EE1">
        <w:t xml:space="preserve"> the NF-High population is the majority.</w:t>
      </w:r>
      <w:r w:rsidR="00392F02" w:rsidRPr="00F55EE1">
        <w:t xml:space="preserve"> </w:t>
      </w:r>
      <w:r w:rsidR="00BC6F66" w:rsidRPr="00BF1540">
        <w:rPr>
          <w:rFonts w:cstheme="minorHAnsi"/>
        </w:rPr>
        <w:t xml:space="preserve">This figure has been modified from </w:t>
      </w:r>
      <w:r w:rsidR="00BC6F66">
        <w:rPr>
          <w:rFonts w:cstheme="minorHAnsi"/>
        </w:rPr>
        <w:t>Altuntop, M. E. et al.</w:t>
      </w:r>
      <w:r w:rsidR="00BC6F66" w:rsidRPr="0078772E">
        <w:rPr>
          <w:vertAlign w:val="superscript"/>
        </w:rPr>
        <w:t>15</w:t>
      </w:r>
      <w:r w:rsidR="00BC6F66">
        <w:t>.</w:t>
      </w:r>
    </w:p>
    <w:p w14:paraId="70A648BA" w14:textId="77777777" w:rsidR="003C7A13" w:rsidRPr="00F55EE1" w:rsidRDefault="003C7A13" w:rsidP="00522DA1"/>
    <w:p w14:paraId="0A90C18F" w14:textId="1CE9EBF0" w:rsidR="006C2621" w:rsidRPr="00F55EE1" w:rsidRDefault="006C2621" w:rsidP="00522DA1">
      <w:r w:rsidRPr="00D84C91">
        <w:rPr>
          <w:b/>
          <w:bCs/>
        </w:rPr>
        <w:t xml:space="preserve">Figure </w:t>
      </w:r>
      <w:r w:rsidR="00ED6FAD">
        <w:rPr>
          <w:b/>
          <w:bCs/>
        </w:rPr>
        <w:t>5</w:t>
      </w:r>
      <w:r w:rsidR="003C7A13" w:rsidRPr="00D84C91">
        <w:rPr>
          <w:b/>
          <w:bCs/>
        </w:rPr>
        <w:t>:</w:t>
      </w:r>
      <w:r w:rsidRPr="00D84C91">
        <w:rPr>
          <w:b/>
          <w:bCs/>
        </w:rPr>
        <w:t xml:space="preserve"> </w:t>
      </w:r>
      <w:r w:rsidR="00BA7ACB" w:rsidRPr="00D84C91">
        <w:rPr>
          <w:b/>
          <w:bCs/>
        </w:rPr>
        <w:t xml:space="preserve">Histograms of the </w:t>
      </w:r>
      <w:r w:rsidR="00664569" w:rsidRPr="00D84C91">
        <w:rPr>
          <w:b/>
          <w:bCs/>
        </w:rPr>
        <w:t>PRE</w:t>
      </w:r>
      <w:r w:rsidR="00BA7ACB" w:rsidRPr="00D84C91">
        <w:rPr>
          <w:b/>
          <w:bCs/>
        </w:rPr>
        <w:t xml:space="preserve"> complex in the presence of 100 μM viomycin</w:t>
      </w:r>
      <w:r w:rsidR="00BA7ACB" w:rsidRPr="00F55EE1">
        <w:t>.</w:t>
      </w:r>
      <w:r w:rsidR="00783EE9" w:rsidRPr="00F55EE1">
        <w:t xml:space="preserve"> The arrangement and grouping are similar </w:t>
      </w:r>
      <w:r w:rsidR="00783EE9" w:rsidRPr="001A6B59">
        <w:t xml:space="preserve">to Figure </w:t>
      </w:r>
      <w:r w:rsidR="008F244C" w:rsidRPr="001A6B59">
        <w:t>3</w:t>
      </w:r>
      <w:r w:rsidR="00783EE9" w:rsidRPr="001A6B59">
        <w:t>.</w:t>
      </w:r>
      <w:r w:rsidR="00392F02" w:rsidRPr="00F55EE1">
        <w:t xml:space="preserve"> </w:t>
      </w:r>
      <w:r w:rsidR="00BC6F66" w:rsidRPr="00BF1540">
        <w:rPr>
          <w:rFonts w:cstheme="minorHAnsi"/>
        </w:rPr>
        <w:t xml:space="preserve">This figure has been modified from </w:t>
      </w:r>
      <w:r w:rsidR="00BC6F66">
        <w:rPr>
          <w:rFonts w:cstheme="minorHAnsi"/>
        </w:rPr>
        <w:t>Ly, C. T. et al.</w:t>
      </w:r>
      <w:r w:rsidR="00BC6F66" w:rsidRPr="0078772E">
        <w:rPr>
          <w:vertAlign w:val="superscript"/>
        </w:rPr>
        <w:t>1</w:t>
      </w:r>
      <w:r w:rsidR="00BC6F66">
        <w:rPr>
          <w:vertAlign w:val="superscript"/>
        </w:rPr>
        <w:t>4</w:t>
      </w:r>
      <w:r w:rsidR="00392F02" w:rsidRPr="00F55EE1">
        <w:t>.</w:t>
      </w:r>
    </w:p>
    <w:p w14:paraId="0CE8E558" w14:textId="77777777" w:rsidR="003C7A13" w:rsidRPr="00F55EE1" w:rsidRDefault="003C7A13">
      <w:pPr>
        <w:rPr>
          <w:bCs/>
          <w:color w:val="000000"/>
        </w:rPr>
      </w:pPr>
    </w:p>
    <w:p w14:paraId="3BD564B4" w14:textId="3BD85639" w:rsidR="006E4797" w:rsidRPr="00F55EE1" w:rsidRDefault="00551D82">
      <w:pPr>
        <w:rPr>
          <w:b/>
        </w:rPr>
      </w:pPr>
      <w:bookmarkStart w:id="9" w:name="4d34og8" w:colFirst="0" w:colLast="0"/>
      <w:bookmarkEnd w:id="9"/>
      <w:r w:rsidRPr="00F55EE1">
        <w:rPr>
          <w:b/>
        </w:rPr>
        <w:t>DISCUSSION:</w:t>
      </w:r>
    </w:p>
    <w:p w14:paraId="6FC1F995" w14:textId="72B263E9" w:rsidR="00F20A79" w:rsidRDefault="00F20A79" w:rsidP="00F20A79">
      <w:r w:rsidRPr="00F55EE1">
        <w:t xml:space="preserve">SmFRET is sensitive to background signals. </w:t>
      </w:r>
      <w:r w:rsidR="003C7A13">
        <w:t>First, it is necessary to</w:t>
      </w:r>
      <w:r w:rsidR="003C7A13" w:rsidRPr="00F55EE1">
        <w:t xml:space="preserve"> coat the sample chamber</w:t>
      </w:r>
      <w:r w:rsidR="003C7A13">
        <w:t xml:space="preserve"> with </w:t>
      </w:r>
      <w:r w:rsidR="003C7A13" w:rsidRPr="00F55EE1">
        <w:t>0.05% tween</w:t>
      </w:r>
      <w:r w:rsidR="003C7A13">
        <w:t xml:space="preserve"> and then be </w:t>
      </w:r>
      <w:r w:rsidR="003C7A13" w:rsidRPr="00F55EE1">
        <w:t>added concurrently with the ribosome solution</w:t>
      </w:r>
      <w:r w:rsidR="003C7A13">
        <w:t xml:space="preserve"> t</w:t>
      </w:r>
      <w:r w:rsidR="003C7A13" w:rsidRPr="00F55EE1">
        <w:t xml:space="preserve">o </w:t>
      </w:r>
      <w:r w:rsidRPr="00F55EE1">
        <w:t>block non-specific binding of the ribosome to the surface</w:t>
      </w:r>
      <w:r w:rsidR="003C7A13">
        <w:t xml:space="preserve">. </w:t>
      </w:r>
      <w:r w:rsidR="00793092" w:rsidRPr="00F55EE1">
        <w:t xml:space="preserve">To see fluorescence from the </w:t>
      </w:r>
      <w:r w:rsidR="00016448" w:rsidRPr="00F55EE1">
        <w:t>acceptor</w:t>
      </w:r>
      <w:r w:rsidR="00FF2BAB" w:rsidRPr="00F55EE1">
        <w:t xml:space="preserve"> Cy5</w:t>
      </w:r>
      <w:r w:rsidR="00793092" w:rsidRPr="00F55EE1">
        <w:t xml:space="preserve"> emission, the </w:t>
      </w:r>
      <w:r w:rsidR="00793092" w:rsidRPr="00F55EE1">
        <w:lastRenderedPageBreak/>
        <w:t>oxygen scavenger cocktail (</w:t>
      </w:r>
      <w:r w:rsidR="0056439D" w:rsidRPr="00F55EE1">
        <w:t>deoxy, glucose</w:t>
      </w:r>
      <w:r w:rsidR="003C7A13">
        <w:t>,</w:t>
      </w:r>
      <w:r w:rsidR="0056439D" w:rsidRPr="00F55EE1">
        <w:t xml:space="preserve"> and Trolox solutions</w:t>
      </w:r>
      <w:r w:rsidR="00793092" w:rsidRPr="00F55EE1">
        <w:t xml:space="preserve">) is essential. Without this </w:t>
      </w:r>
      <w:r w:rsidR="001E2538" w:rsidRPr="00F55EE1">
        <w:t>solution</w:t>
      </w:r>
      <w:r w:rsidR="00793092" w:rsidRPr="00F55EE1">
        <w:t xml:space="preserve">, the bleaching is too fast in the acceptor channel to </w:t>
      </w:r>
      <w:r w:rsidR="002806D1" w:rsidRPr="00F55EE1">
        <w:t>obtain useful information.</w:t>
      </w:r>
      <w:r w:rsidR="001F6149" w:rsidRPr="00F55EE1">
        <w:t xml:space="preserve"> Another critical step for ribosome experiments, specifically, is the PEG coating on the </w:t>
      </w:r>
      <w:r w:rsidR="004B593B" w:rsidRPr="00F55EE1">
        <w:t xml:space="preserve">glass </w:t>
      </w:r>
      <w:r w:rsidR="001F6149" w:rsidRPr="00F55EE1">
        <w:t xml:space="preserve">surface. The ribosome activity is sensitive to </w:t>
      </w:r>
      <w:r w:rsidR="006D6F51" w:rsidRPr="00F55EE1">
        <w:t xml:space="preserve">the </w:t>
      </w:r>
      <w:r w:rsidR="001F6149" w:rsidRPr="00F55EE1">
        <w:t>surface environment</w:t>
      </w:r>
      <w:r w:rsidR="0015419C" w:rsidRPr="00F55EE1">
        <w:t>;</w:t>
      </w:r>
      <w:r w:rsidR="001F6149" w:rsidRPr="00F55EE1">
        <w:t xml:space="preserve"> therefore, long brushing polymers </w:t>
      </w:r>
      <w:r w:rsidR="00C7779F" w:rsidRPr="00F55EE1">
        <w:t>are</w:t>
      </w:r>
      <w:r w:rsidR="001F6149" w:rsidRPr="00F55EE1">
        <w:t xml:space="preserve"> essential to shield unfavorable surface effects.</w:t>
      </w:r>
    </w:p>
    <w:p w14:paraId="11058EAB" w14:textId="77777777" w:rsidR="003C7A13" w:rsidRPr="00F55EE1" w:rsidRDefault="003C7A13" w:rsidP="00F20A79"/>
    <w:p w14:paraId="5A1EA859" w14:textId="40AFDA48" w:rsidR="00F86433" w:rsidRDefault="006B2EEB" w:rsidP="00F20A79">
      <w:r w:rsidRPr="008F244C">
        <w:t xml:space="preserve">If the sample stage is too far from the focus, the auto-focusing system will not work. If this happens, </w:t>
      </w:r>
      <w:r w:rsidR="00F32B9C" w:rsidRPr="008F244C">
        <w:t>turn off the auto-focus</w:t>
      </w:r>
      <w:r w:rsidR="003F74BC" w:rsidRPr="008F244C">
        <w:t xml:space="preserve"> and</w:t>
      </w:r>
      <w:r w:rsidR="00F32B9C" w:rsidRPr="008F244C">
        <w:t xml:space="preserve"> manually adjust the objective position while</w:t>
      </w:r>
      <w:r w:rsidR="009C4E39" w:rsidRPr="008F244C">
        <w:t xml:space="preserve"> observing the reflected </w:t>
      </w:r>
      <w:r w:rsidR="003F0F06" w:rsidRPr="008F244C">
        <w:t xml:space="preserve">laser </w:t>
      </w:r>
      <w:r w:rsidR="009C4E39" w:rsidRPr="008F244C">
        <w:t>spot. This</w:t>
      </w:r>
      <w:r w:rsidR="009C4E39" w:rsidRPr="00F55EE1">
        <w:t xml:space="preserve"> is </w:t>
      </w:r>
      <w:r w:rsidR="005C43C4" w:rsidRPr="00F55EE1">
        <w:t xml:space="preserve">one </w:t>
      </w:r>
      <w:r w:rsidR="009C4E39" w:rsidRPr="00F55EE1">
        <w:t xml:space="preserve">advantage of </w:t>
      </w:r>
      <w:r w:rsidR="005F08C5" w:rsidRPr="00F55EE1">
        <w:t xml:space="preserve">a </w:t>
      </w:r>
      <w:r w:rsidR="009C4E39" w:rsidRPr="00F55EE1">
        <w:t xml:space="preserve">home-built total internal reflection illumination because the </w:t>
      </w:r>
      <w:r w:rsidR="00FF2BAB" w:rsidRPr="00F55EE1">
        <w:t xml:space="preserve">laser spot is </w:t>
      </w:r>
      <w:r w:rsidR="009C4E39" w:rsidRPr="00F55EE1">
        <w:t xml:space="preserve">visible. </w:t>
      </w:r>
      <w:r w:rsidR="00216A18" w:rsidRPr="00F55EE1">
        <w:t>When the objective is near focus, the incident and reflected laser spots should be side by side</w:t>
      </w:r>
      <w:r w:rsidR="002164CA" w:rsidRPr="00F55EE1">
        <w:t>,</w:t>
      </w:r>
      <w:r w:rsidR="00216A18" w:rsidRPr="00F55EE1">
        <w:t xml:space="preserve"> and </w:t>
      </w:r>
      <w:r w:rsidR="002164CA" w:rsidRPr="00F55EE1">
        <w:t xml:space="preserve">the </w:t>
      </w:r>
      <w:r w:rsidR="00F86433" w:rsidRPr="00F55EE1">
        <w:t>reflecting</w:t>
      </w:r>
      <w:r w:rsidR="00216A18" w:rsidRPr="00F55EE1">
        <w:t xml:space="preserve"> spot moves with the adjustment of the objecti</w:t>
      </w:r>
      <w:r w:rsidR="008E1D01" w:rsidRPr="00F55EE1">
        <w:t>ve</w:t>
      </w:r>
      <w:r w:rsidR="00216A18" w:rsidRPr="00F55EE1">
        <w:t xml:space="preserve"> position.</w:t>
      </w:r>
      <w:r w:rsidR="00F86433" w:rsidRPr="00F55EE1">
        <w:t xml:space="preserve"> When these two spots are close, </w:t>
      </w:r>
      <w:r w:rsidR="00FF12AA" w:rsidRPr="00F55EE1">
        <w:t>the</w:t>
      </w:r>
      <w:r w:rsidR="00F86433" w:rsidRPr="00F55EE1">
        <w:t xml:space="preserve"> auto-focus will work again.</w:t>
      </w:r>
    </w:p>
    <w:p w14:paraId="65C3EBD4" w14:textId="77777777" w:rsidR="003C7A13" w:rsidRPr="00F55EE1" w:rsidRDefault="003C7A13" w:rsidP="00F20A79"/>
    <w:p w14:paraId="6D563233" w14:textId="5DDEB258" w:rsidR="003C7A13" w:rsidRDefault="002F1A8E">
      <w:r w:rsidRPr="00F55EE1">
        <w:t xml:space="preserve">One </w:t>
      </w:r>
      <w:r w:rsidR="00F86433" w:rsidRPr="00F55EE1">
        <w:t xml:space="preserve">limitation of smFRET is the </w:t>
      </w:r>
      <w:r w:rsidR="003A686B" w:rsidRPr="00F55EE1">
        <w:t xml:space="preserve">very low </w:t>
      </w:r>
      <w:r w:rsidR="00F86433" w:rsidRPr="00F55EE1">
        <w:t>concentration range.</w:t>
      </w:r>
      <w:r w:rsidR="003A686B" w:rsidRPr="00F55EE1">
        <w:t xml:space="preserve"> </w:t>
      </w:r>
      <w:r w:rsidR="00AB5B7F" w:rsidRPr="00F55EE1">
        <w:t>Only up to 50 nM of fluorescent</w:t>
      </w:r>
      <w:r w:rsidR="003C7A13">
        <w:t>ly</w:t>
      </w:r>
      <w:r w:rsidR="00AB5B7F" w:rsidRPr="00F55EE1">
        <w:t xml:space="preserve"> labeled substrates can be loaded without causing inhibiting background noise. Although surface-bound samples can </w:t>
      </w:r>
      <w:r w:rsidR="00197711" w:rsidRPr="00F55EE1">
        <w:t xml:space="preserve">require </w:t>
      </w:r>
      <w:r w:rsidR="00AB5B7F" w:rsidRPr="00F55EE1">
        <w:t>long</w:t>
      </w:r>
      <w:r w:rsidR="0010158F" w:rsidRPr="00F55EE1">
        <w:t>-</w:t>
      </w:r>
      <w:r w:rsidR="00AB5B7F" w:rsidRPr="00F55EE1">
        <w:t xml:space="preserve">time acquisition on the same molecule, the time-resolution is limited to </w:t>
      </w:r>
      <w:r w:rsidR="00B37BFB" w:rsidRPr="00F55EE1">
        <w:t xml:space="preserve">the </w:t>
      </w:r>
      <w:r w:rsidR="00AB5B7F" w:rsidRPr="00F55EE1">
        <w:t xml:space="preserve">ms range, while diffusion-based </w:t>
      </w:r>
      <w:r w:rsidR="008902E9" w:rsidRPr="00F55EE1">
        <w:t>confocal smFRET can reach dynamics of</w:t>
      </w:r>
      <w:r w:rsidR="0046705E" w:rsidRPr="00F55EE1">
        <w:t xml:space="preserve"> the</w:t>
      </w:r>
      <w:r w:rsidR="008902E9" w:rsidRPr="00F55EE1">
        <w:t xml:space="preserve"> </w:t>
      </w:r>
      <w:r w:rsidR="00E02448" w:rsidRPr="00D84C91">
        <w:t>m</w:t>
      </w:r>
      <w:r w:rsidR="00C6074B" w:rsidRPr="00F55EE1">
        <w:t>s range</w:t>
      </w:r>
      <w:r w:rsidR="00486827" w:rsidRPr="00D84C91">
        <w:fldChar w:fldCharType="begin">
          <w:fldData xml:space="preserve">PEVuZE5vdGU+PENpdGU+PEF1dGhvcj5NZXRza2FzPC9BdXRob3I+PFllYXI+MjAyMDwvWWVhcj48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==
</w:fldData>
        </w:fldChar>
      </w:r>
      <w:r w:rsidR="00DE79A4" w:rsidRPr="00F55EE1">
        <w:instrText xml:space="preserve"> ADDIN EN.CITE </w:instrText>
      </w:r>
      <w:r w:rsidR="00DE79A4" w:rsidRPr="00D84C91">
        <w:fldChar w:fldCharType="begin">
          <w:fldData xml:space="preserve">PEVuZE5vdGU+PENpdGU+PEF1dGhvcj5NZXRza2FzPC9BdXRob3I+PFllYXI+MjAyMDwvWWVhcj48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==
</w:fldData>
        </w:fldChar>
      </w:r>
      <w:r w:rsidR="00DE79A4" w:rsidRPr="00F55EE1">
        <w:instrText xml:space="preserve"> ADDIN EN.CITE.DATA </w:instrText>
      </w:r>
      <w:r w:rsidR="00DE79A4" w:rsidRPr="00D84C91">
        <w:fldChar w:fldCharType="end"/>
      </w:r>
      <w:r w:rsidR="00486827" w:rsidRPr="00D84C91">
        <w:fldChar w:fldCharType="separate"/>
      </w:r>
      <w:r w:rsidR="00DE79A4" w:rsidRPr="00F55EE1">
        <w:rPr>
          <w:noProof/>
          <w:vertAlign w:val="superscript"/>
        </w:rPr>
        <w:t>24</w:t>
      </w:r>
      <w:r w:rsidR="00486827" w:rsidRPr="00D84C91">
        <w:fldChar w:fldCharType="end"/>
      </w:r>
      <w:r w:rsidR="003C7A13">
        <w:t>.</w:t>
      </w:r>
      <w:r w:rsidR="00C6074B" w:rsidRPr="00F55EE1">
        <w:t xml:space="preserve"> Another limitation of the FRET method is the precise calculation of </w:t>
      </w:r>
      <w:r w:rsidR="003C7A13">
        <w:t xml:space="preserve">the </w:t>
      </w:r>
      <w:r w:rsidR="00C6074B" w:rsidRPr="00F55EE1">
        <w:t>distance from FRET efficiency. Due to different dye linkers and environment</w:t>
      </w:r>
      <w:r w:rsidR="0007262C" w:rsidRPr="00F55EE1">
        <w:t>s</w:t>
      </w:r>
      <w:r w:rsidR="00C6074B" w:rsidRPr="00F55EE1">
        <w:t>, the Forster distance varies from lab</w:t>
      </w:r>
      <w:r w:rsidR="003C7A13">
        <w:t xml:space="preserve"> to </w:t>
      </w:r>
      <w:r w:rsidR="00C6074B" w:rsidRPr="00F55EE1">
        <w:t xml:space="preserve">lab. Therefore, </w:t>
      </w:r>
      <w:r w:rsidR="00F65537" w:rsidRPr="00F55EE1">
        <w:t>comparing</w:t>
      </w:r>
      <w:r w:rsidR="00BB5860" w:rsidRPr="00F55EE1">
        <w:t xml:space="preserve"> absolute distance can be problematic</w:t>
      </w:r>
      <w:r w:rsidR="00486827" w:rsidRPr="00D84C91">
        <w:fldChar w:fldCharType="begin">
          <w:fldData xml:space="preserve">PEVuZE5vdGU+PENpdGU+PEF1dGhvcj5IZWxsZW5rYW1wPC9BdXRob3I+PFllYXI+MjAxODwvWWVh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</w:fldData>
        </w:fldChar>
      </w:r>
      <w:r w:rsidR="00DE79A4" w:rsidRPr="00F55EE1">
        <w:instrText xml:space="preserve"> ADDIN EN.CITE </w:instrText>
      </w:r>
      <w:r w:rsidR="00DE79A4" w:rsidRPr="00D84C91">
        <w:fldChar w:fldCharType="begin">
          <w:fldData xml:space="preserve">PEVuZE5vdGU+PENpdGU+PEF1dGhvcj5IZWxsZW5rYW1wPC9BdXRob3I+PFllYXI+MjAxODwvWWVh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</w:fldData>
        </w:fldChar>
      </w:r>
      <w:r w:rsidR="00DE79A4" w:rsidRPr="00F55EE1">
        <w:instrText xml:space="preserve"> ADDIN EN.CITE.DATA </w:instrText>
      </w:r>
      <w:r w:rsidR="00DE79A4" w:rsidRPr="00D84C91">
        <w:fldChar w:fldCharType="end"/>
      </w:r>
      <w:r w:rsidR="00486827" w:rsidRPr="00D84C91">
        <w:fldChar w:fldCharType="separate"/>
      </w:r>
      <w:r w:rsidR="00DE79A4" w:rsidRPr="00F55EE1">
        <w:rPr>
          <w:noProof/>
          <w:vertAlign w:val="superscript"/>
        </w:rPr>
        <w:t>25</w:t>
      </w:r>
      <w:r w:rsidR="00486827" w:rsidRPr="00D84C91">
        <w:fldChar w:fldCharType="end"/>
      </w:r>
      <w:r w:rsidR="003C7A13">
        <w:t>.</w:t>
      </w:r>
      <w:r w:rsidR="00EE75F4" w:rsidRPr="00F55EE1">
        <w:t xml:space="preserve"> Although FRET efficiency change reveals </w:t>
      </w:r>
      <w:r w:rsidR="0007262C" w:rsidRPr="00F55EE1">
        <w:t xml:space="preserve">the </w:t>
      </w:r>
      <w:r w:rsidR="00EE75F4" w:rsidRPr="00F55EE1">
        <w:t xml:space="preserve">translocation mechanism, a more direct </w:t>
      </w:r>
      <w:r w:rsidR="00FF47F8" w:rsidRPr="00F55EE1">
        <w:t>strategy</w:t>
      </w:r>
      <w:r w:rsidR="003C7A13">
        <w:t xml:space="preserve"> was developed </w:t>
      </w:r>
      <w:r w:rsidR="00EE75F4" w:rsidRPr="00F55EE1">
        <w:t>to measure the</w:t>
      </w:r>
      <w:r w:rsidR="00D531AB" w:rsidRPr="00F55EE1">
        <w:t xml:space="preserve"> exact coverage of </w:t>
      </w:r>
      <w:r w:rsidR="00EE75F4" w:rsidRPr="00F55EE1">
        <w:t>ribos</w:t>
      </w:r>
      <w:r w:rsidR="00D531AB" w:rsidRPr="00F55EE1">
        <w:t>o</w:t>
      </w:r>
      <w:r w:rsidR="00EE75F4" w:rsidRPr="00F55EE1">
        <w:t>me on the mRNA</w:t>
      </w:r>
      <w:r w:rsidR="00A57682" w:rsidRPr="00D84C91">
        <w:fldChar w:fldCharType="begin">
          <w:fldData xml:space="preserve">PEVuZE5vdGU+PENpdGU+PEF1dGhvcj5Uc2FpPC9BdXRob3I+PFllYXI+MjAxNzwvWWVhcj48UmVj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</w:fldData>
        </w:fldChar>
      </w:r>
      <w:r w:rsidR="00DE79A4" w:rsidRPr="00F55EE1">
        <w:instrText xml:space="preserve"> ADDIN EN.CITE </w:instrText>
      </w:r>
      <w:r w:rsidR="00DE79A4" w:rsidRPr="00D84C91">
        <w:fldChar w:fldCharType="begin">
          <w:fldData xml:space="preserve">PEVuZE5vdGU+PENpdGU+PEF1dGhvcj5Uc2FpPC9BdXRob3I+PFllYXI+MjAxNzwvWWVhcj48UmVj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</w:fldData>
        </w:fldChar>
      </w:r>
      <w:r w:rsidR="00DE79A4" w:rsidRPr="00F55EE1">
        <w:instrText xml:space="preserve"> ADDIN EN.CITE.DATA </w:instrText>
      </w:r>
      <w:r w:rsidR="00DE79A4" w:rsidRPr="00D84C91">
        <w:fldChar w:fldCharType="end"/>
      </w:r>
      <w:r w:rsidR="00A57682" w:rsidRPr="00D84C91">
        <w:fldChar w:fldCharType="separate"/>
      </w:r>
      <w:r w:rsidR="00DE79A4" w:rsidRPr="00F55EE1">
        <w:rPr>
          <w:noProof/>
          <w:vertAlign w:val="superscript"/>
        </w:rPr>
        <w:t>26,27</w:t>
      </w:r>
      <w:r w:rsidR="00A57682" w:rsidRPr="00D84C91">
        <w:fldChar w:fldCharType="end"/>
      </w:r>
      <w:r w:rsidR="003C7A13">
        <w:t>.</w:t>
      </w:r>
    </w:p>
    <w:p w14:paraId="3B40B803" w14:textId="35CF0E0A" w:rsidR="008D0D8A" w:rsidRPr="00F55EE1" w:rsidRDefault="008D0D8A"/>
    <w:p w14:paraId="193B80FE" w14:textId="3CD616E3" w:rsidR="003C7A13" w:rsidRDefault="00BB5860" w:rsidP="00F55EE1">
      <w:r w:rsidRPr="00F55EE1">
        <w:t xml:space="preserve">Nevertheless, using FRET values </w:t>
      </w:r>
      <w:r w:rsidR="00887615" w:rsidRPr="00F55EE1">
        <w:t xml:space="preserve">as relative references </w:t>
      </w:r>
      <w:r w:rsidRPr="00F55EE1">
        <w:t xml:space="preserve">to distinguish inhomogeneous populations within one experimental setting </w:t>
      </w:r>
      <w:r w:rsidR="00602C46" w:rsidRPr="00F55EE1">
        <w:t>is</w:t>
      </w:r>
      <w:r w:rsidRPr="00F55EE1">
        <w:t xml:space="preserve"> </w:t>
      </w:r>
      <w:r w:rsidR="00BF3616" w:rsidRPr="00F55EE1">
        <w:t xml:space="preserve">a </w:t>
      </w:r>
      <w:r w:rsidRPr="00F55EE1">
        <w:t>powerful</w:t>
      </w:r>
      <w:r w:rsidR="00BF3616" w:rsidRPr="00F55EE1">
        <w:t xml:space="preserve"> method</w:t>
      </w:r>
      <w:r w:rsidRPr="00F55EE1">
        <w:t xml:space="preserve"> to reveal mechanism and dynamics</w:t>
      </w:r>
      <w:r w:rsidR="003F02E0" w:rsidRPr="00F55EE1">
        <w:t xml:space="preserve"> one molecule at a time, which is not accessible with conventional methods. </w:t>
      </w:r>
      <w:r w:rsidR="00AF6E06" w:rsidRPr="00F55EE1">
        <w:t>Furthermore, m</w:t>
      </w:r>
      <w:r w:rsidR="00FD7E82" w:rsidRPr="00F55EE1">
        <w:t>ulti-color</w:t>
      </w:r>
      <w:r w:rsidR="00051DDB" w:rsidRPr="00F55EE1">
        <w:t xml:space="preserve"> FRET and </w:t>
      </w:r>
      <w:r w:rsidR="00914FC3" w:rsidRPr="00F55EE1">
        <w:t xml:space="preserve">the </w:t>
      </w:r>
      <w:r w:rsidR="00051DDB" w:rsidRPr="00F55EE1">
        <w:t xml:space="preserve">combination of FRET </w:t>
      </w:r>
      <w:r w:rsidR="009770F7" w:rsidRPr="00F55EE1">
        <w:t>with</w:t>
      </w:r>
      <w:r w:rsidR="00051DDB" w:rsidRPr="00F55EE1">
        <w:t xml:space="preserve"> </w:t>
      </w:r>
      <w:r w:rsidR="003C7A13">
        <w:t xml:space="preserve">an </w:t>
      </w:r>
      <w:r w:rsidR="00051DDB" w:rsidRPr="00F55EE1">
        <w:t>optical trap will reveal more orchestrated ribosome dynamics</w:t>
      </w:r>
      <w:r w:rsidR="003B7529" w:rsidRPr="00F55EE1">
        <w:t xml:space="preserve"> in the future</w:t>
      </w:r>
      <w:r w:rsidR="00AF6E06" w:rsidRPr="00D84C91">
        <w:fldChar w:fldCharType="begin">
          <w:fldData xml:space="preserve">PEVuZE5vdGU+PENpdGU+PEF1dGhvcj5EZXNhaTwvQXV0aG9yPjxZZWFyPjIwMTk8L1llYXI+PFJl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</w:fldData>
        </w:fldChar>
      </w:r>
      <w:r w:rsidR="00AF6E06" w:rsidRPr="00F55EE1">
        <w:instrText xml:space="preserve"> ADDIN EN.CITE </w:instrText>
      </w:r>
      <w:r w:rsidR="00AF6E06" w:rsidRPr="00D84C91">
        <w:fldChar w:fldCharType="begin">
          <w:fldData xml:space="preserve">PEVuZE5vdGU+PENpdGU+PEF1dGhvcj5EZXNhaTwvQXV0aG9yPjxZZWFyPjIwMTk8L1llYXI+PFJl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</w:fldData>
        </w:fldChar>
      </w:r>
      <w:r w:rsidR="00AF6E06" w:rsidRPr="00F55EE1">
        <w:instrText xml:space="preserve"> ADDIN EN.CITE.DATA </w:instrText>
      </w:r>
      <w:r w:rsidR="00AF6E06" w:rsidRPr="00D84C91">
        <w:fldChar w:fldCharType="end"/>
      </w:r>
      <w:r w:rsidR="00AF6E06" w:rsidRPr="00D84C91">
        <w:fldChar w:fldCharType="separate"/>
      </w:r>
      <w:r w:rsidR="00AF6E06" w:rsidRPr="00F55EE1">
        <w:rPr>
          <w:noProof/>
          <w:vertAlign w:val="superscript"/>
        </w:rPr>
        <w:t>28</w:t>
      </w:r>
      <w:r w:rsidR="00AF6E06" w:rsidRPr="00D84C91">
        <w:fldChar w:fldCharType="end"/>
      </w:r>
      <w:r w:rsidR="003C7A13">
        <w:t>.</w:t>
      </w:r>
      <w:r w:rsidR="00C75311" w:rsidRPr="00F55EE1">
        <w:t xml:space="preserve"> These developments are providing unprecedented sensitivity (</w:t>
      </w:r>
      <w:r w:rsidR="005927B0" w:rsidRPr="00F55EE1">
        <w:t>displacement of Å distance</w:t>
      </w:r>
      <w:r w:rsidR="00C75311" w:rsidRPr="00F55EE1">
        <w:t>) and new parameters (such as forces of pico-Newton magnitude) that are not achievabl</w:t>
      </w:r>
      <w:r w:rsidR="005927B0" w:rsidRPr="00F55EE1">
        <w:t>e with existing methods</w:t>
      </w:r>
      <w:r w:rsidR="00F85548" w:rsidRPr="00D84C91">
        <w:fldChar w:fldCharType="begin">
          <w:fldData xml:space="preserve">PEVuZE5vdGU+PENpdGU+PEF1dGhvcj5EZXNhaTwvQXV0aG9yPjxZZWFyPjIwMTk8L1llYXI+PFJl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</w:fldData>
        </w:fldChar>
      </w:r>
      <w:r w:rsidR="00F85548" w:rsidRPr="00F55EE1">
        <w:instrText xml:space="preserve"> ADDIN EN.CITE </w:instrText>
      </w:r>
      <w:r w:rsidR="00F85548" w:rsidRPr="00D84C91">
        <w:fldChar w:fldCharType="begin">
          <w:fldData xml:space="preserve">PEVuZE5vdGU+PENpdGU+PEF1dGhvcj5EZXNhaTwvQXV0aG9yPjxZZWFyPjIwMTk8L1llYXI+PFJl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</w:fldData>
        </w:fldChar>
      </w:r>
      <w:r w:rsidR="00F85548" w:rsidRPr="00F55EE1">
        <w:instrText xml:space="preserve"> ADDIN EN.CITE.DATA </w:instrText>
      </w:r>
      <w:r w:rsidR="00F85548" w:rsidRPr="00D84C91">
        <w:fldChar w:fldCharType="end"/>
      </w:r>
      <w:r w:rsidR="00F85548" w:rsidRPr="00D84C91">
        <w:fldChar w:fldCharType="separate"/>
      </w:r>
      <w:r w:rsidR="00F85548" w:rsidRPr="00F55EE1">
        <w:rPr>
          <w:noProof/>
          <w:vertAlign w:val="superscript"/>
        </w:rPr>
        <w:t>28</w:t>
      </w:r>
      <w:r w:rsidR="00F85548" w:rsidRPr="00D84C91">
        <w:fldChar w:fldCharType="end"/>
      </w:r>
      <w:r w:rsidR="003C7A13">
        <w:t>.</w:t>
      </w:r>
    </w:p>
    <w:p w14:paraId="778AD6E4" w14:textId="635A5C23" w:rsidR="006E4797" w:rsidRPr="00F55EE1" w:rsidRDefault="006E4797" w:rsidP="00F55EE1">
      <w:pPr>
        <w:rPr>
          <w:color w:val="808080"/>
        </w:rPr>
      </w:pPr>
    </w:p>
    <w:p w14:paraId="2462D554" w14:textId="1C8DA7FF" w:rsidR="006E4797" w:rsidRPr="00F55EE1" w:rsidRDefault="00551D82">
      <w:bookmarkStart w:id="10" w:name="2s8eyo1" w:colFirst="0" w:colLast="0"/>
      <w:bookmarkEnd w:id="10"/>
      <w:r w:rsidRPr="00F55EE1">
        <w:rPr>
          <w:b/>
        </w:rPr>
        <w:t>ACKNOWLEDGMENTS:</w:t>
      </w:r>
    </w:p>
    <w:p w14:paraId="2829A2EA" w14:textId="29FE20B9" w:rsidR="006E4797" w:rsidRDefault="0019523B" w:rsidP="0019523B">
      <w:r w:rsidRPr="00F55EE1">
        <w:t>This work is supported by the US National Institutes of Health (R01GM111452) and the Welch Foundation (E-1721).</w:t>
      </w:r>
    </w:p>
    <w:p w14:paraId="153A2676" w14:textId="77777777" w:rsidR="003C7A13" w:rsidRPr="00F55EE1" w:rsidRDefault="003C7A13" w:rsidP="0019523B"/>
    <w:p w14:paraId="605BA394" w14:textId="0172B017" w:rsidR="006E4797" w:rsidRPr="00F55EE1" w:rsidRDefault="00551D82">
      <w:pPr>
        <w:rPr>
          <w:b/>
        </w:rPr>
      </w:pPr>
      <w:bookmarkStart w:id="11" w:name="17dp8vu" w:colFirst="0" w:colLast="0"/>
      <w:bookmarkEnd w:id="11"/>
      <w:r w:rsidRPr="00F55EE1">
        <w:rPr>
          <w:b/>
        </w:rPr>
        <w:t>DISCLOSURES:</w:t>
      </w:r>
    </w:p>
    <w:p w14:paraId="369F43ED" w14:textId="1E74F0FF" w:rsidR="006E4797" w:rsidRPr="00F55EE1" w:rsidRDefault="00526C38" w:rsidP="0024413B">
      <w:r w:rsidRPr="00F55EE1">
        <w:t>Y. Wang declares no</w:t>
      </w:r>
      <w:r w:rsidR="00551D82" w:rsidRPr="00F55EE1">
        <w:t xml:space="preserve"> conflicts of interest.</w:t>
      </w:r>
    </w:p>
    <w:p w14:paraId="70D7BD89" w14:textId="77777777" w:rsidR="00351087" w:rsidRPr="00F55EE1" w:rsidRDefault="00351087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</w:p>
    <w:p w14:paraId="17474981" w14:textId="27DA1CA7" w:rsidR="003249A5" w:rsidRPr="00F55EE1" w:rsidRDefault="00551D82" w:rsidP="00B47839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bookmarkStart w:id="12" w:name="3rdcrjn" w:colFirst="0" w:colLast="0"/>
      <w:bookmarkEnd w:id="12"/>
      <w:r w:rsidRPr="00F55EE1">
        <w:rPr>
          <w:b/>
        </w:rPr>
        <w:t>REFERENCES:</w:t>
      </w:r>
    </w:p>
    <w:p w14:paraId="43B57AF6" w14:textId="17B8D1C6" w:rsidR="007573FF" w:rsidRPr="00F55EE1" w:rsidRDefault="003249A5" w:rsidP="00D84C91">
      <w:pPr>
        <w:pStyle w:val="EndNoteBibliography"/>
        <w:numPr>
          <w:ilvl w:val="0"/>
          <w:numId w:val="15"/>
        </w:numPr>
        <w:ind w:left="0" w:firstLine="0"/>
      </w:pPr>
      <w:r w:rsidRPr="00D84C91">
        <w:rPr>
          <w:color w:val="7F7F7F"/>
        </w:rPr>
        <w:fldChar w:fldCharType="begin"/>
      </w:r>
      <w:r w:rsidRPr="00F55EE1">
        <w:rPr>
          <w:color w:val="7F7F7F"/>
        </w:rPr>
        <w:instrText xml:space="preserve"> ADDIN EN.REFLIST </w:instrText>
      </w:r>
      <w:r w:rsidRPr="00D84C91">
        <w:rPr>
          <w:color w:val="7F7F7F"/>
        </w:rPr>
        <w:fldChar w:fldCharType="separate"/>
      </w:r>
      <w:r w:rsidR="007573FF" w:rsidRPr="00F55EE1">
        <w:t xml:space="preserve">Ramakrishnan, V. What we have learned from ribosome structures. </w:t>
      </w:r>
      <w:r w:rsidR="007573FF" w:rsidRPr="00F55EE1">
        <w:rPr>
          <w:i/>
        </w:rPr>
        <w:t>Biochem</w:t>
      </w:r>
      <w:r w:rsidR="00187E32" w:rsidRPr="00F55EE1">
        <w:rPr>
          <w:i/>
        </w:rPr>
        <w:t>ical</w:t>
      </w:r>
      <w:r w:rsidR="007573FF" w:rsidRPr="00F55EE1">
        <w:rPr>
          <w:i/>
        </w:rPr>
        <w:t xml:space="preserve"> Soc</w:t>
      </w:r>
      <w:r w:rsidR="00187E32" w:rsidRPr="00F55EE1">
        <w:rPr>
          <w:i/>
        </w:rPr>
        <w:t>iety</w:t>
      </w:r>
      <w:r w:rsidR="007573FF" w:rsidRPr="00F55EE1">
        <w:rPr>
          <w:i/>
        </w:rPr>
        <w:t xml:space="preserve"> Trans</w:t>
      </w:r>
      <w:r w:rsidR="00187E32" w:rsidRPr="00F55EE1">
        <w:rPr>
          <w:i/>
        </w:rPr>
        <w:t>actions</w:t>
      </w:r>
      <w:r w:rsidR="007573FF" w:rsidRPr="008F244C">
        <w:rPr>
          <w:iCs/>
        </w:rPr>
        <w:t>.</w:t>
      </w:r>
      <w:r w:rsidR="007573FF" w:rsidRPr="00EB607C">
        <w:rPr>
          <w:iCs/>
        </w:rPr>
        <w:t xml:space="preserve"> </w:t>
      </w:r>
      <w:r w:rsidR="007573FF" w:rsidRPr="00F55EE1">
        <w:rPr>
          <w:b/>
        </w:rPr>
        <w:t>36</w:t>
      </w:r>
      <w:r w:rsidR="007573FF" w:rsidRPr="00F55EE1">
        <w:t xml:space="preserve"> (Pt 4), 567</w:t>
      </w:r>
      <w:r w:rsidR="003C7A13">
        <w:t>–</w:t>
      </w:r>
      <w:r w:rsidR="007573FF" w:rsidRPr="00F55EE1">
        <w:t>574 (2008).</w:t>
      </w:r>
    </w:p>
    <w:p w14:paraId="3F73E4FA" w14:textId="51EFA96E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 xml:space="preserve">Frank, J., Agrawal, R. K. A ratchet-like inter-subunit reorganization of the ribosome during translocation. </w:t>
      </w:r>
      <w:r w:rsidRPr="00F55EE1">
        <w:rPr>
          <w:i/>
        </w:rPr>
        <w:t>Nature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406</w:t>
      </w:r>
      <w:r w:rsidRPr="00F55EE1">
        <w:t xml:space="preserve"> (6793), 318</w:t>
      </w:r>
      <w:r w:rsidR="003C7A13">
        <w:t>–</w:t>
      </w:r>
      <w:r w:rsidRPr="00F55EE1">
        <w:t>322 (2000).</w:t>
      </w:r>
    </w:p>
    <w:p w14:paraId="6F045711" w14:textId="3D61BCE3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 xml:space="preserve">Moazed, D., Noller, H. F. Intermediate states in the movement of transfer RNA in the </w:t>
      </w:r>
      <w:r w:rsidRPr="00F55EE1">
        <w:lastRenderedPageBreak/>
        <w:t xml:space="preserve">ribosome. </w:t>
      </w:r>
      <w:r w:rsidRPr="00F55EE1">
        <w:rPr>
          <w:i/>
        </w:rPr>
        <w:t>Nature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342</w:t>
      </w:r>
      <w:r w:rsidRPr="00F55EE1">
        <w:t xml:space="preserve"> (6246), 142</w:t>
      </w:r>
      <w:r w:rsidR="003C7A13">
        <w:t>–</w:t>
      </w:r>
      <w:r w:rsidRPr="00F55EE1">
        <w:t>148 (1989).</w:t>
      </w:r>
    </w:p>
    <w:p w14:paraId="2475EDF0" w14:textId="4820A1AA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Schmeing, T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The crystal structure of the ribosome bound to EF-Tu and aminoacyl-tRNA. </w:t>
      </w:r>
      <w:r w:rsidRPr="00F55EE1">
        <w:rPr>
          <w:i/>
        </w:rPr>
        <w:t>Science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326</w:t>
      </w:r>
      <w:r w:rsidRPr="00F55EE1">
        <w:t xml:space="preserve"> (5953), 688</w:t>
      </w:r>
      <w:r w:rsidR="00EB607C">
        <w:t>–</w:t>
      </w:r>
      <w:r w:rsidRPr="00F55EE1">
        <w:t>694 (2009).</w:t>
      </w:r>
    </w:p>
    <w:p w14:paraId="396F191E" w14:textId="00A95C22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Valle, M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Locking and unlocking of ribosomal motions. </w:t>
      </w:r>
      <w:r w:rsidRPr="00F55EE1">
        <w:rPr>
          <w:i/>
        </w:rPr>
        <w:t>Cell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14</w:t>
      </w:r>
      <w:r w:rsidRPr="00F55EE1">
        <w:t xml:space="preserve"> (1), 123</w:t>
      </w:r>
      <w:r w:rsidR="003C7A13">
        <w:t>–</w:t>
      </w:r>
      <w:r w:rsidRPr="00F55EE1">
        <w:t>134 (2003).</w:t>
      </w:r>
    </w:p>
    <w:p w14:paraId="506F050E" w14:textId="5EB84EDC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 xml:space="preserve">Gromadski, K., B, Rodnina, M. V. Kinetic determinants of high-fidelity tRNA discrimination on the ribosome. </w:t>
      </w:r>
      <w:r w:rsidRPr="00F55EE1">
        <w:rPr>
          <w:i/>
        </w:rPr>
        <w:t>Mol</w:t>
      </w:r>
      <w:r w:rsidR="00187E32" w:rsidRPr="00F55EE1">
        <w:rPr>
          <w:i/>
        </w:rPr>
        <w:t>ecular</w:t>
      </w:r>
      <w:r w:rsidRPr="00F55EE1">
        <w:rPr>
          <w:i/>
        </w:rPr>
        <w:t xml:space="preserve"> Cell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3</w:t>
      </w:r>
      <w:r w:rsidRPr="00F55EE1">
        <w:t xml:space="preserve"> (2), 191</w:t>
      </w:r>
      <w:r w:rsidR="003C7A13">
        <w:t>–</w:t>
      </w:r>
      <w:r w:rsidRPr="00F55EE1">
        <w:t>200 (2004).</w:t>
      </w:r>
    </w:p>
    <w:p w14:paraId="00354EF9" w14:textId="0E5543DA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Blanchard, S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tRNA dynamics on the ribosome during translation. </w:t>
      </w:r>
      <w:r w:rsidRPr="00F55EE1">
        <w:rPr>
          <w:i/>
        </w:rPr>
        <w:t>Proc</w:t>
      </w:r>
      <w:r w:rsidR="00187E32" w:rsidRPr="00F55EE1">
        <w:rPr>
          <w:i/>
        </w:rPr>
        <w:t>eedings of the</w:t>
      </w:r>
      <w:r w:rsidRPr="00F55EE1">
        <w:rPr>
          <w:i/>
        </w:rPr>
        <w:t xml:space="preserve"> Nat</w:t>
      </w:r>
      <w:r w:rsidR="00187E32" w:rsidRPr="00F55EE1">
        <w:rPr>
          <w:i/>
        </w:rPr>
        <w:t>iona</w:t>
      </w:r>
      <w:r w:rsidRPr="00F55EE1">
        <w:rPr>
          <w:i/>
        </w:rPr>
        <w:t>l Acad</w:t>
      </w:r>
      <w:r w:rsidR="00187E32" w:rsidRPr="00F55EE1">
        <w:rPr>
          <w:i/>
        </w:rPr>
        <w:t>emy of</w:t>
      </w:r>
      <w:r w:rsidRPr="00F55EE1">
        <w:rPr>
          <w:i/>
        </w:rPr>
        <w:t xml:space="preserve"> Sci</w:t>
      </w:r>
      <w:r w:rsidR="00187E32" w:rsidRPr="00F55EE1">
        <w:rPr>
          <w:i/>
        </w:rPr>
        <w:t>ences of the</w:t>
      </w:r>
      <w:r w:rsidRPr="00F55EE1">
        <w:rPr>
          <w:i/>
        </w:rPr>
        <w:t xml:space="preserve"> U</w:t>
      </w:r>
      <w:r w:rsidR="00187E32" w:rsidRPr="00F55EE1">
        <w:rPr>
          <w:i/>
        </w:rPr>
        <w:t>nited</w:t>
      </w:r>
      <w:r w:rsidRPr="00F55EE1">
        <w:rPr>
          <w:i/>
        </w:rPr>
        <w:t xml:space="preserve"> S</w:t>
      </w:r>
      <w:r w:rsidR="00187E32" w:rsidRPr="00F55EE1">
        <w:rPr>
          <w:i/>
        </w:rPr>
        <w:t>tate</w:t>
      </w:r>
      <w:r w:rsidR="003C7A13">
        <w:rPr>
          <w:i/>
        </w:rPr>
        <w:t>s</w:t>
      </w:r>
      <w:r w:rsidR="00187E32" w:rsidRPr="00F55EE1">
        <w:rPr>
          <w:i/>
        </w:rPr>
        <w:t xml:space="preserve"> of</w:t>
      </w:r>
      <w:r w:rsidRPr="00F55EE1">
        <w:rPr>
          <w:i/>
        </w:rPr>
        <w:t xml:space="preserve"> A</w:t>
      </w:r>
      <w:r w:rsidR="00187E32" w:rsidRPr="00F55EE1">
        <w:rPr>
          <w:i/>
        </w:rPr>
        <w:t>merica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01</w:t>
      </w:r>
      <w:r w:rsidRPr="00F55EE1">
        <w:t xml:space="preserve"> (35), 12893</w:t>
      </w:r>
      <w:r w:rsidR="003C7A13">
        <w:t>–</w:t>
      </w:r>
      <w:r w:rsidRPr="00F55EE1">
        <w:t>12898</w:t>
      </w:r>
      <w:r w:rsidR="003C7A13">
        <w:t xml:space="preserve"> </w:t>
      </w:r>
      <w:r w:rsidRPr="00F55EE1">
        <w:t>(2004).</w:t>
      </w:r>
    </w:p>
    <w:p w14:paraId="3B2B5F48" w14:textId="5DC820F4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Blanchard, S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tRNA selection and kinetic proofreading in translation. </w:t>
      </w:r>
      <w:r w:rsidRPr="00F55EE1">
        <w:rPr>
          <w:i/>
        </w:rPr>
        <w:t>Nat</w:t>
      </w:r>
      <w:r w:rsidR="00726E0A" w:rsidRPr="00F55EE1">
        <w:rPr>
          <w:i/>
        </w:rPr>
        <w:t>ure</w:t>
      </w:r>
      <w:r w:rsidRPr="00F55EE1">
        <w:rPr>
          <w:i/>
        </w:rPr>
        <w:t xml:space="preserve"> Struct</w:t>
      </w:r>
      <w:r w:rsidR="00726E0A" w:rsidRPr="00F55EE1">
        <w:rPr>
          <w:i/>
        </w:rPr>
        <w:t>ural and</w:t>
      </w:r>
      <w:r w:rsidRPr="00F55EE1">
        <w:rPr>
          <w:i/>
        </w:rPr>
        <w:t xml:space="preserve"> Mol</w:t>
      </w:r>
      <w:r w:rsidR="00726E0A" w:rsidRPr="00F55EE1">
        <w:rPr>
          <w:i/>
        </w:rPr>
        <w:t>ecular</w:t>
      </w:r>
      <w:r w:rsidRPr="00F55EE1">
        <w:rPr>
          <w:i/>
        </w:rPr>
        <w:t xml:space="preserve"> Biol</w:t>
      </w:r>
      <w:r w:rsidR="00726E0A" w:rsidRPr="00F55EE1">
        <w:rPr>
          <w:i/>
        </w:rPr>
        <w:t>og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1</w:t>
      </w:r>
      <w:r w:rsidRPr="00F55EE1">
        <w:t xml:space="preserve"> (10), 1008</w:t>
      </w:r>
      <w:r w:rsidR="003C7A13">
        <w:t>–</w:t>
      </w:r>
      <w:r w:rsidRPr="00F55EE1">
        <w:t>1014 (2004).</w:t>
      </w:r>
    </w:p>
    <w:p w14:paraId="4F4E8044" w14:textId="77D33407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Wang, Y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Single</w:t>
      </w:r>
      <w:r w:rsidR="00D17A16" w:rsidRPr="00F55EE1">
        <w:t>-molecule structural dynamics of ef-g-ribosome interact</w:t>
      </w:r>
      <w:r w:rsidRPr="00F55EE1">
        <w:t xml:space="preserve">ion during </w:t>
      </w:r>
      <w:r w:rsidR="00D17A16" w:rsidRPr="00F55EE1">
        <w:t>tra</w:t>
      </w:r>
      <w:r w:rsidRPr="00F55EE1">
        <w:t xml:space="preserve">nslocation. </w:t>
      </w:r>
      <w:r w:rsidRPr="00F55EE1">
        <w:rPr>
          <w:i/>
        </w:rPr>
        <w:t>Biochemistr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46</w:t>
      </w:r>
      <w:r w:rsidRPr="00F55EE1">
        <w:t xml:space="preserve"> (38), 10767</w:t>
      </w:r>
      <w:r w:rsidR="003C7A13">
        <w:t>–</w:t>
      </w:r>
      <w:r w:rsidRPr="00F55EE1">
        <w:t>10775 (2007).</w:t>
      </w:r>
    </w:p>
    <w:p w14:paraId="5D86F678" w14:textId="75947109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Cornish, P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Following </w:t>
      </w:r>
      <w:r w:rsidR="003C7A13">
        <w:t xml:space="preserve">the </w:t>
      </w:r>
      <w:r w:rsidRPr="00F55EE1">
        <w:t xml:space="preserve">movement of the L1 stalk between three functional states in single ribosomes. </w:t>
      </w:r>
      <w:r w:rsidR="00726E0A" w:rsidRPr="00F55EE1">
        <w:rPr>
          <w:i/>
        </w:rPr>
        <w:t>Proceedings of the National Academy of Sciences of the United State</w:t>
      </w:r>
      <w:r w:rsidR="003C7A13">
        <w:rPr>
          <w:i/>
        </w:rPr>
        <w:t>s</w:t>
      </w:r>
      <w:r w:rsidR="00726E0A" w:rsidRPr="00F55EE1">
        <w:rPr>
          <w:i/>
        </w:rPr>
        <w:t xml:space="preserve"> of America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06</w:t>
      </w:r>
      <w:r w:rsidRPr="00F55EE1">
        <w:t xml:space="preserve"> (8), 2571</w:t>
      </w:r>
      <w:r w:rsidR="003C7A13">
        <w:t>–</w:t>
      </w:r>
      <w:r w:rsidRPr="00F55EE1">
        <w:t>2576 (2009).</w:t>
      </w:r>
    </w:p>
    <w:p w14:paraId="257E3B42" w14:textId="095C72C6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Cornish, P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Spontaneous intersubunit rotation in single ribosomes. </w:t>
      </w:r>
      <w:r w:rsidRPr="00F55EE1">
        <w:rPr>
          <w:i/>
        </w:rPr>
        <w:t>Mol</w:t>
      </w:r>
      <w:r w:rsidR="00726E0A" w:rsidRPr="00F55EE1">
        <w:rPr>
          <w:i/>
        </w:rPr>
        <w:t>ecular</w:t>
      </w:r>
      <w:r w:rsidRPr="00F55EE1">
        <w:rPr>
          <w:i/>
        </w:rPr>
        <w:t xml:space="preserve"> Cell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30</w:t>
      </w:r>
      <w:r w:rsidRPr="00F55EE1">
        <w:t xml:space="preserve"> (5), 578</w:t>
      </w:r>
      <w:r w:rsidR="003C7A13">
        <w:t>–</w:t>
      </w:r>
      <w:r w:rsidRPr="00F55EE1">
        <w:t>588 (2008).</w:t>
      </w:r>
    </w:p>
    <w:p w14:paraId="531846BB" w14:textId="48B21AE7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Chen, J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Coordinated conformational and compositional dynamics drive ribosome translocation. </w:t>
      </w:r>
      <w:r w:rsidR="00726E0A" w:rsidRPr="00F55EE1">
        <w:rPr>
          <w:i/>
        </w:rPr>
        <w:t>Nature Structural and Molecular Biolog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20</w:t>
      </w:r>
      <w:r w:rsidRPr="00F55EE1">
        <w:t xml:space="preserve"> (6), 718</w:t>
      </w:r>
      <w:r w:rsidR="003C7A13">
        <w:t>–</w:t>
      </w:r>
      <w:r w:rsidRPr="00F55EE1">
        <w:t>727 (2013).</w:t>
      </w:r>
    </w:p>
    <w:p w14:paraId="6E4D716D" w14:textId="7FAF5152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Feng, X. A</w:t>
      </w:r>
      <w:r w:rsidR="003C7A13">
        <w:t>.</w:t>
      </w:r>
      <w:r w:rsidRPr="00F55EE1">
        <w:t>, Poyton, M. F</w:t>
      </w:r>
      <w:r w:rsidR="003C7A13">
        <w:t>.,</w:t>
      </w:r>
      <w:r w:rsidRPr="00F55EE1">
        <w:t xml:space="preserve"> Ha, T. Multicolor single-molecule FRET for DNA and RNA processes. </w:t>
      </w:r>
      <w:r w:rsidRPr="00F55EE1">
        <w:rPr>
          <w:i/>
        </w:rPr>
        <w:t>Curr</w:t>
      </w:r>
      <w:r w:rsidR="00726E0A" w:rsidRPr="00F55EE1">
        <w:rPr>
          <w:i/>
        </w:rPr>
        <w:t>ent</w:t>
      </w:r>
      <w:r w:rsidRPr="00F55EE1">
        <w:rPr>
          <w:i/>
        </w:rPr>
        <w:t xml:space="preserve"> Opin</w:t>
      </w:r>
      <w:r w:rsidR="00726E0A" w:rsidRPr="00F55EE1">
        <w:rPr>
          <w:i/>
        </w:rPr>
        <w:t>ion in</w:t>
      </w:r>
      <w:r w:rsidRPr="00F55EE1">
        <w:rPr>
          <w:i/>
        </w:rPr>
        <w:t xml:space="preserve"> Struct</w:t>
      </w:r>
      <w:r w:rsidR="00726E0A" w:rsidRPr="00F55EE1">
        <w:rPr>
          <w:i/>
        </w:rPr>
        <w:t>ural</w:t>
      </w:r>
      <w:r w:rsidRPr="00F55EE1">
        <w:rPr>
          <w:i/>
        </w:rPr>
        <w:t xml:space="preserve"> Biol</w:t>
      </w:r>
      <w:r w:rsidR="00726E0A" w:rsidRPr="00F55EE1">
        <w:rPr>
          <w:i/>
        </w:rPr>
        <w:t>og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70</w:t>
      </w:r>
      <w:r w:rsidR="00EB607C" w:rsidRPr="00F55EE1">
        <w:t>,</w:t>
      </w:r>
      <w:r w:rsidRPr="00F55EE1">
        <w:t xml:space="preserve"> 26</w:t>
      </w:r>
      <w:r w:rsidR="00EB607C">
        <w:t>–</w:t>
      </w:r>
      <w:r w:rsidRPr="00F55EE1">
        <w:t>33 (2021).</w:t>
      </w:r>
    </w:p>
    <w:p w14:paraId="0880FDFB" w14:textId="7786CBF7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Ly, C. T</w:t>
      </w:r>
      <w:r w:rsidR="003C7A13">
        <w:t>.</w:t>
      </w:r>
      <w:r w:rsidRPr="00F55EE1">
        <w:t>, Altuntop, M. E</w:t>
      </w:r>
      <w:r w:rsidR="003C7A13">
        <w:t xml:space="preserve">., </w:t>
      </w:r>
      <w:r w:rsidRPr="00F55EE1">
        <w:t xml:space="preserve">Wang, Y. Single-molecule study of viomycin's inhibition mechanism on ribosome translocation. </w:t>
      </w:r>
      <w:r w:rsidRPr="00F55EE1">
        <w:rPr>
          <w:i/>
        </w:rPr>
        <w:t>Biochemistr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49</w:t>
      </w:r>
      <w:r w:rsidRPr="00F55EE1">
        <w:t xml:space="preserve"> (45), 9732</w:t>
      </w:r>
      <w:r w:rsidR="003C7A13">
        <w:t>–</w:t>
      </w:r>
      <w:r w:rsidRPr="00F55EE1">
        <w:t>9738 (2010).</w:t>
      </w:r>
    </w:p>
    <w:p w14:paraId="1EC084F2" w14:textId="325142E8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Altuntop, M. E</w:t>
      </w:r>
      <w:r w:rsidR="003C7A13">
        <w:t>.</w:t>
      </w:r>
      <w:r w:rsidRPr="00F55EE1">
        <w:t>, Ly, C., T</w:t>
      </w:r>
      <w:r w:rsidR="003C7A13">
        <w:t xml:space="preserve">, </w:t>
      </w:r>
      <w:r w:rsidRPr="00F55EE1">
        <w:t xml:space="preserve">Wang, Y. Single-molecule study of ribosome hierarchic dynamics at the peptidyl transferase center. </w:t>
      </w:r>
      <w:r w:rsidRPr="00F55EE1">
        <w:rPr>
          <w:i/>
        </w:rPr>
        <w:t>Biophys</w:t>
      </w:r>
      <w:r w:rsidR="00614B58" w:rsidRPr="00F55EE1">
        <w:rPr>
          <w:i/>
        </w:rPr>
        <w:t>ical</w:t>
      </w:r>
      <w:r w:rsidRPr="00F55EE1">
        <w:rPr>
          <w:i/>
        </w:rPr>
        <w:t xml:space="preserve"> J</w:t>
      </w:r>
      <w:r w:rsidR="00614B58" w:rsidRPr="00F55EE1">
        <w:rPr>
          <w:i/>
        </w:rPr>
        <w:t>ournal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99</w:t>
      </w:r>
      <w:r w:rsidRPr="00F55EE1">
        <w:t xml:space="preserve"> (9), 3002</w:t>
      </w:r>
      <w:r w:rsidR="003C7A13">
        <w:t>–</w:t>
      </w:r>
      <w:r w:rsidRPr="00F55EE1">
        <w:t>3009 (2010).</w:t>
      </w:r>
    </w:p>
    <w:p w14:paraId="02C69188" w14:textId="1B94C3DF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Wang, Y., Xiao, M.</w:t>
      </w:r>
      <w:r w:rsidR="003C7A13">
        <w:t xml:space="preserve">, </w:t>
      </w:r>
      <w:r w:rsidRPr="00F55EE1">
        <w:t xml:space="preserve">Li, Y. Heterogeneity of single molecule FRET signals reveals multiple active ribosome subpopulations. </w:t>
      </w:r>
      <w:r w:rsidRPr="00F55EE1">
        <w:rPr>
          <w:i/>
        </w:rPr>
        <w:t>Proteins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82</w:t>
      </w:r>
      <w:r w:rsidRPr="00F55EE1">
        <w:t xml:space="preserve"> (1), 1</w:t>
      </w:r>
      <w:r w:rsidR="003C7A13">
        <w:t>–</w:t>
      </w:r>
      <w:r w:rsidRPr="00F55EE1">
        <w:t>9 (2014).</w:t>
      </w:r>
    </w:p>
    <w:p w14:paraId="2E845C6E" w14:textId="03D011B5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Xiao, M.</w:t>
      </w:r>
      <w:r w:rsidR="003C7A13">
        <w:t>,</w:t>
      </w:r>
      <w:r w:rsidRPr="00F55EE1">
        <w:t xml:space="preserve"> Wang, Y. L27-tRNA interaction revealed by mutagenesis and pH titration. </w:t>
      </w:r>
      <w:r w:rsidRPr="00F55EE1">
        <w:rPr>
          <w:i/>
        </w:rPr>
        <w:t>Biophysical Chemistr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67</w:t>
      </w:r>
      <w:r w:rsidR="003C7A13">
        <w:t xml:space="preserve">, </w:t>
      </w:r>
      <w:r w:rsidRPr="00F55EE1">
        <w:t>8</w:t>
      </w:r>
      <w:r w:rsidR="003C7A13">
        <w:t>–</w:t>
      </w:r>
      <w:r w:rsidRPr="00F55EE1">
        <w:t>15 (2012).</w:t>
      </w:r>
    </w:p>
    <w:p w14:paraId="2CB1FC0A" w14:textId="75662B6A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Wang, Y.</w:t>
      </w:r>
      <w:r w:rsidR="003C7A13">
        <w:t xml:space="preserve">, </w:t>
      </w:r>
      <w:r w:rsidRPr="00F55EE1">
        <w:t xml:space="preserve">Xiao, M. Role of the ribosomal protein L27 revealed by single-molecule FRET study. </w:t>
      </w:r>
      <w:r w:rsidRPr="00F55EE1">
        <w:rPr>
          <w:i/>
        </w:rPr>
        <w:t>Protein Science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21</w:t>
      </w:r>
      <w:r w:rsidRPr="00F55EE1">
        <w:t xml:space="preserve"> (11), 1696</w:t>
      </w:r>
      <w:r w:rsidR="003C7A13">
        <w:t>–</w:t>
      </w:r>
      <w:r w:rsidRPr="00F55EE1">
        <w:t>1704 (2012).</w:t>
      </w:r>
    </w:p>
    <w:p w14:paraId="1E0DEC25" w14:textId="4E99D37A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Lin, R.</w:t>
      </w:r>
      <w:r w:rsidR="003C7A13">
        <w:t xml:space="preserve">, </w:t>
      </w:r>
      <w:r w:rsidRPr="00F55EE1">
        <w:t xml:space="preserve">Wang, Y. Automated smFRET microscope for the quantification of label-free DNA oligos. </w:t>
      </w:r>
      <w:r w:rsidRPr="008F244C">
        <w:rPr>
          <w:i/>
          <w:iCs/>
        </w:rPr>
        <w:t>Biomed</w:t>
      </w:r>
      <w:r w:rsidR="00FE6009" w:rsidRPr="008F244C">
        <w:rPr>
          <w:i/>
          <w:iCs/>
        </w:rPr>
        <w:t>ical</w:t>
      </w:r>
      <w:r w:rsidRPr="008F244C">
        <w:rPr>
          <w:i/>
          <w:iCs/>
        </w:rPr>
        <w:t xml:space="preserve"> Opt</w:t>
      </w:r>
      <w:r w:rsidR="00FE6009" w:rsidRPr="008F244C">
        <w:rPr>
          <w:i/>
          <w:iCs/>
        </w:rPr>
        <w:t>ics</w:t>
      </w:r>
      <w:r w:rsidRPr="008F244C">
        <w:rPr>
          <w:i/>
          <w:iCs/>
        </w:rPr>
        <w:t xml:space="preserve"> Express</w:t>
      </w:r>
      <w:r w:rsidRPr="00D84C91">
        <w:t>.</w:t>
      </w:r>
      <w:r w:rsidRPr="00F55EE1">
        <w:t xml:space="preserve"> </w:t>
      </w:r>
      <w:r w:rsidRPr="008F244C">
        <w:rPr>
          <w:b/>
          <w:bCs/>
        </w:rPr>
        <w:t>10</w:t>
      </w:r>
      <w:r w:rsidRPr="00F55EE1">
        <w:t xml:space="preserve"> (2), 682</w:t>
      </w:r>
      <w:r w:rsidR="003C7A13">
        <w:t>–</w:t>
      </w:r>
      <w:r w:rsidRPr="00F55EE1">
        <w:t>693 (2019).</w:t>
      </w:r>
    </w:p>
    <w:p w14:paraId="5B2510AC" w14:textId="68AE6D4E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Moazed, D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Interconversion of active and inactive 30 S ribosomal subunits is accompanied by a conformational change in the decoding region of 16 S rRNA. </w:t>
      </w:r>
      <w:r w:rsidRPr="00F55EE1">
        <w:rPr>
          <w:i/>
        </w:rPr>
        <w:t>J</w:t>
      </w:r>
      <w:r w:rsidR="00024536" w:rsidRPr="00F55EE1">
        <w:rPr>
          <w:i/>
        </w:rPr>
        <w:t>ournal of</w:t>
      </w:r>
      <w:r w:rsidRPr="00F55EE1">
        <w:rPr>
          <w:i/>
        </w:rPr>
        <w:t xml:space="preserve"> Mol</w:t>
      </w:r>
      <w:r w:rsidR="00024536" w:rsidRPr="00F55EE1">
        <w:rPr>
          <w:i/>
        </w:rPr>
        <w:t>ecular</w:t>
      </w:r>
      <w:r w:rsidRPr="00F55EE1">
        <w:rPr>
          <w:i/>
        </w:rPr>
        <w:t xml:space="preserve"> Bio</w:t>
      </w:r>
      <w:r w:rsidR="00024536" w:rsidRPr="00F55EE1">
        <w:rPr>
          <w:i/>
        </w:rPr>
        <w:t>log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91</w:t>
      </w:r>
      <w:r w:rsidRPr="00F55EE1">
        <w:t xml:space="preserve"> (3), 483</w:t>
      </w:r>
      <w:r w:rsidR="003C7A13">
        <w:t>–</w:t>
      </w:r>
      <w:r w:rsidRPr="00F55EE1">
        <w:t>493 (1986).</w:t>
      </w:r>
    </w:p>
    <w:p w14:paraId="1265FF55" w14:textId="39A9B913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Wower, I</w:t>
      </w:r>
      <w:r w:rsidR="003C7A13">
        <w:t>.</w:t>
      </w:r>
      <w:r w:rsidRPr="00F55EE1">
        <w:t xml:space="preserve"> K</w:t>
      </w:r>
      <w:r w:rsidR="003C7A13">
        <w:t>.</w:t>
      </w:r>
      <w:r w:rsidRPr="00F55EE1">
        <w:t xml:space="preserve">, Wower, J., Zimmermann, R. A. Ribosomal protein L27 participates in both 50 S subunit assembly and the peptidyl transferase reaction. </w:t>
      </w:r>
      <w:r w:rsidRPr="00F55EE1">
        <w:rPr>
          <w:i/>
        </w:rPr>
        <w:t>J</w:t>
      </w:r>
      <w:r w:rsidR="00024536" w:rsidRPr="00F55EE1">
        <w:rPr>
          <w:i/>
        </w:rPr>
        <w:t>ournal of</w:t>
      </w:r>
      <w:r w:rsidRPr="00F55EE1">
        <w:rPr>
          <w:i/>
        </w:rPr>
        <w:t xml:space="preserve"> Biol</w:t>
      </w:r>
      <w:r w:rsidR="00024536" w:rsidRPr="00F55EE1">
        <w:rPr>
          <w:i/>
        </w:rPr>
        <w:t>ogical</w:t>
      </w:r>
      <w:r w:rsidRPr="00F55EE1">
        <w:rPr>
          <w:i/>
        </w:rPr>
        <w:t xml:space="preserve"> Chem</w:t>
      </w:r>
      <w:r w:rsidR="00024536" w:rsidRPr="00F55EE1">
        <w:rPr>
          <w:i/>
        </w:rPr>
        <w:t>istr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273</w:t>
      </w:r>
      <w:r w:rsidRPr="00F55EE1">
        <w:t xml:space="preserve"> (31), 19847</w:t>
      </w:r>
      <w:r w:rsidR="003C7A13">
        <w:t>–</w:t>
      </w:r>
      <w:r w:rsidRPr="00F55EE1">
        <w:t>19852 (1998).</w:t>
      </w:r>
    </w:p>
    <w:p w14:paraId="7E26B54C" w14:textId="0C68FE68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 xml:space="preserve">Pan, D., Qin, H., Cooperman, B. S. Synthesis and functional activity of tRNAs labeled with fluorescent hydrazides in the D-loop. </w:t>
      </w:r>
      <w:r w:rsidRPr="00F55EE1">
        <w:rPr>
          <w:i/>
        </w:rPr>
        <w:t>RNA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5</w:t>
      </w:r>
      <w:r w:rsidRPr="00F55EE1">
        <w:t xml:space="preserve"> (2), 346</w:t>
      </w:r>
      <w:r w:rsidR="003C7A13">
        <w:t>–</w:t>
      </w:r>
      <w:r w:rsidRPr="00F55EE1">
        <w:t>354 (2009).</w:t>
      </w:r>
    </w:p>
    <w:p w14:paraId="0CF7A92A" w14:textId="1B9CE68C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Yang, H., Xiao, M.</w:t>
      </w:r>
      <w:r w:rsidR="003C7A13">
        <w:t>,</w:t>
      </w:r>
      <w:r w:rsidRPr="00F55EE1">
        <w:t xml:space="preserve"> Wang, Y. A novel data-driven algorithm to reveal and track the ribosome heterogeneity in single molecule studies. </w:t>
      </w:r>
      <w:r w:rsidRPr="00F55EE1">
        <w:rPr>
          <w:i/>
        </w:rPr>
        <w:t>Biophysical Chemistr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99</w:t>
      </w:r>
      <w:r w:rsidR="003C7A13">
        <w:t xml:space="preserve">, </w:t>
      </w:r>
      <w:r w:rsidRPr="00F55EE1">
        <w:t>39</w:t>
      </w:r>
      <w:r w:rsidR="003C7A13">
        <w:t>–</w:t>
      </w:r>
      <w:r w:rsidRPr="00F55EE1">
        <w:t>45</w:t>
      </w:r>
      <w:r w:rsidR="003C7A13">
        <w:t xml:space="preserve"> </w:t>
      </w:r>
      <w:r w:rsidRPr="00F55EE1">
        <w:t>(2015).</w:t>
      </w:r>
    </w:p>
    <w:p w14:paraId="6326907F" w14:textId="5F69A4A7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Metskas, L. A</w:t>
      </w:r>
      <w:r w:rsidR="003C7A13">
        <w:t>.,</w:t>
      </w:r>
      <w:r w:rsidRPr="00F55EE1">
        <w:t xml:space="preserve"> Rhoades, E. Single-</w:t>
      </w:r>
      <w:r w:rsidR="003C7A13" w:rsidRPr="00F55EE1">
        <w:t>m</w:t>
      </w:r>
      <w:r w:rsidRPr="00F55EE1">
        <w:t xml:space="preserve">olecule FRET of </w:t>
      </w:r>
      <w:r w:rsidR="003C7A13" w:rsidRPr="00F55EE1">
        <w:t>intrinsically disordered pro</w:t>
      </w:r>
      <w:r w:rsidRPr="00F55EE1">
        <w:t xml:space="preserve">teins. </w:t>
      </w:r>
      <w:r w:rsidRPr="00F55EE1">
        <w:rPr>
          <w:i/>
        </w:rPr>
        <w:lastRenderedPageBreak/>
        <w:t>Annual Review of Physical Chemistr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71</w:t>
      </w:r>
      <w:r w:rsidR="003C7A13">
        <w:t xml:space="preserve">, </w:t>
      </w:r>
      <w:r w:rsidRPr="00F55EE1">
        <w:t>391</w:t>
      </w:r>
      <w:r w:rsidR="003C7A13">
        <w:t>–</w:t>
      </w:r>
      <w:r w:rsidRPr="00F55EE1">
        <w:t>414 (2020).</w:t>
      </w:r>
    </w:p>
    <w:p w14:paraId="41649D3D" w14:textId="48862628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Hellenkamp, B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Precision and accuracy of single-molecule FRET measurements-a multi-laboratory benchmark study. </w:t>
      </w:r>
      <w:r w:rsidRPr="00F55EE1">
        <w:rPr>
          <w:i/>
        </w:rPr>
        <w:t>Nat</w:t>
      </w:r>
      <w:r w:rsidR="00024536" w:rsidRPr="00F55EE1">
        <w:rPr>
          <w:i/>
        </w:rPr>
        <w:t>ure</w:t>
      </w:r>
      <w:r w:rsidRPr="00F55EE1">
        <w:rPr>
          <w:i/>
        </w:rPr>
        <w:t xml:space="preserve"> Methods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5</w:t>
      </w:r>
      <w:r w:rsidRPr="00F55EE1">
        <w:t xml:space="preserve"> (9), 669</w:t>
      </w:r>
      <w:r w:rsidR="003C7A13">
        <w:t>–</w:t>
      </w:r>
      <w:r w:rsidRPr="00F55EE1">
        <w:t>676 (2018).</w:t>
      </w:r>
    </w:p>
    <w:p w14:paraId="65FF4608" w14:textId="620FEC31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Tsai, T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High-Efficiency "-1" and "-2" Ribosomal Frameshiftings Revealed by Force Spectroscopy. </w:t>
      </w:r>
      <w:r w:rsidRPr="00F55EE1">
        <w:rPr>
          <w:i/>
        </w:rPr>
        <w:t>ACS Chem</w:t>
      </w:r>
      <w:r w:rsidR="00024536" w:rsidRPr="00F55EE1">
        <w:rPr>
          <w:i/>
        </w:rPr>
        <w:t>ical</w:t>
      </w:r>
      <w:r w:rsidRPr="00F55EE1">
        <w:rPr>
          <w:i/>
        </w:rPr>
        <w:t xml:space="preserve"> Biol</w:t>
      </w:r>
      <w:r w:rsidR="00024536" w:rsidRPr="00F55EE1">
        <w:rPr>
          <w:i/>
        </w:rPr>
        <w:t>ogy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12</w:t>
      </w:r>
      <w:r w:rsidRPr="00F55EE1">
        <w:t xml:space="preserve"> (6), 1629</w:t>
      </w:r>
      <w:r w:rsidR="003C7A13">
        <w:t>–</w:t>
      </w:r>
      <w:r w:rsidRPr="00F55EE1">
        <w:t>1635 (2017).</w:t>
      </w:r>
    </w:p>
    <w:p w14:paraId="4E7A9CC7" w14:textId="03CFABC2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 xml:space="preserve">Yin, H., Xu, S. &amp; Wang, Y. Dual DNA </w:t>
      </w:r>
      <w:r w:rsidR="003C7A13" w:rsidRPr="00F55EE1">
        <w:t>rulers to study the mechanism of ribosome translocation with single-nucleotide reso</w:t>
      </w:r>
      <w:r w:rsidRPr="00F55EE1">
        <w:t xml:space="preserve">lution. </w:t>
      </w:r>
      <w:r w:rsidRPr="00F55EE1">
        <w:rPr>
          <w:i/>
        </w:rPr>
        <w:t>J</w:t>
      </w:r>
      <w:r w:rsidR="00024536" w:rsidRPr="00F55EE1">
        <w:rPr>
          <w:i/>
        </w:rPr>
        <w:t>ournal of</w:t>
      </w:r>
      <w:r w:rsidRPr="00F55EE1">
        <w:rPr>
          <w:i/>
        </w:rPr>
        <w:t xml:space="preserve"> Vis</w:t>
      </w:r>
      <w:r w:rsidR="00024536" w:rsidRPr="00F55EE1">
        <w:rPr>
          <w:i/>
        </w:rPr>
        <w:t>ualized</w:t>
      </w:r>
      <w:r w:rsidRPr="00F55EE1">
        <w:rPr>
          <w:i/>
        </w:rPr>
        <w:t xml:space="preserve"> Exp</w:t>
      </w:r>
      <w:r w:rsidR="00024536" w:rsidRPr="00F55EE1">
        <w:rPr>
          <w:i/>
        </w:rPr>
        <w:t>eriments</w:t>
      </w:r>
      <w:r w:rsidR="003C7A13">
        <w:rPr>
          <w:i/>
        </w:rPr>
        <w:t>: JoVE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="003C7A13" w:rsidRPr="00D84C91">
        <w:rPr>
          <w:b/>
          <w:bCs/>
        </w:rPr>
        <w:t>149</w:t>
      </w:r>
      <w:r w:rsidR="003C7A13">
        <w:t xml:space="preserve">, </w:t>
      </w:r>
      <w:r w:rsidRPr="00F55EE1">
        <w:t>59918 (2019).</w:t>
      </w:r>
    </w:p>
    <w:p w14:paraId="600262DA" w14:textId="3819DFAF" w:rsidR="007573FF" w:rsidRPr="00F55EE1" w:rsidRDefault="007573FF" w:rsidP="00D84C91">
      <w:pPr>
        <w:pStyle w:val="EndNoteBibliography"/>
        <w:numPr>
          <w:ilvl w:val="0"/>
          <w:numId w:val="15"/>
        </w:numPr>
        <w:ind w:left="0" w:firstLine="0"/>
      </w:pPr>
      <w:r w:rsidRPr="00F55EE1">
        <w:t>Desai, V.</w:t>
      </w:r>
      <w:r w:rsidRPr="00F55EE1">
        <w:rPr>
          <w:i/>
        </w:rPr>
        <w:t xml:space="preserve"> </w:t>
      </w:r>
      <w:r w:rsidR="003C7A13" w:rsidRPr="003C7A13">
        <w:t>et al</w:t>
      </w:r>
      <w:r w:rsidRPr="00F55EE1">
        <w:rPr>
          <w:i/>
        </w:rPr>
        <w:t>.</w:t>
      </w:r>
      <w:r w:rsidRPr="00F55EE1">
        <w:t xml:space="preserve"> Co-temporal </w:t>
      </w:r>
      <w:r w:rsidR="003C7A13" w:rsidRPr="00F55EE1">
        <w:t>force and fluorescence measurements reveal a ribosomal gear shift mechanism of translation regulation by structure</w:t>
      </w:r>
      <w:r w:rsidRPr="00F55EE1">
        <w:t xml:space="preserve">d mRNAs. </w:t>
      </w:r>
      <w:r w:rsidRPr="00F55EE1">
        <w:rPr>
          <w:i/>
        </w:rPr>
        <w:t>Mol</w:t>
      </w:r>
      <w:r w:rsidR="00024536" w:rsidRPr="00F55EE1">
        <w:rPr>
          <w:i/>
        </w:rPr>
        <w:t>ecular</w:t>
      </w:r>
      <w:r w:rsidRPr="00F55EE1">
        <w:rPr>
          <w:i/>
        </w:rPr>
        <w:t xml:space="preserve"> Cell</w:t>
      </w:r>
      <w:r w:rsidRPr="008F244C">
        <w:rPr>
          <w:iCs/>
        </w:rPr>
        <w:t>.</w:t>
      </w:r>
      <w:r w:rsidRPr="00EB607C">
        <w:rPr>
          <w:iCs/>
        </w:rPr>
        <w:t xml:space="preserve"> </w:t>
      </w:r>
      <w:r w:rsidRPr="00F55EE1">
        <w:rPr>
          <w:b/>
        </w:rPr>
        <w:t>75</w:t>
      </w:r>
      <w:r w:rsidRPr="00F55EE1">
        <w:t xml:space="preserve"> (5), 1007</w:t>
      </w:r>
      <w:r w:rsidR="003C7A13">
        <w:t>–</w:t>
      </w:r>
      <w:r w:rsidRPr="00F55EE1">
        <w:t>1019</w:t>
      </w:r>
      <w:r w:rsidR="003C7A13">
        <w:t>.</w:t>
      </w:r>
      <w:r w:rsidRPr="00F55EE1">
        <w:t>e1005 (2019).</w:t>
      </w:r>
    </w:p>
    <w:p w14:paraId="6B2B1AA9" w14:textId="44F1A151" w:rsidR="006E4797" w:rsidRPr="00F55EE1" w:rsidRDefault="003249A5" w:rsidP="00D531AB">
      <w:pPr>
        <w:pBdr>
          <w:top w:val="nil"/>
          <w:left w:val="nil"/>
          <w:bottom w:val="nil"/>
          <w:right w:val="nil"/>
          <w:between w:val="nil"/>
        </w:pBdr>
        <w:rPr>
          <w:color w:val="7F7F7F"/>
        </w:rPr>
      </w:pPr>
      <w:r w:rsidRPr="00D84C91">
        <w:rPr>
          <w:color w:val="7F7F7F"/>
        </w:rPr>
        <w:fldChar w:fldCharType="end"/>
      </w:r>
    </w:p>
    <w:sectPr w:rsidR="006E4797" w:rsidRPr="00F55EE1" w:rsidSect="00D84C91">
      <w:headerReference w:type="even" r:id="rId7"/>
      <w:headerReference w:type="default" r:id="rId8"/>
      <w:footerReference w:type="even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C0E6F9" w14:textId="77777777" w:rsidR="00E502D9" w:rsidRDefault="00E502D9">
      <w:r>
        <w:separator/>
      </w:r>
    </w:p>
  </w:endnote>
  <w:endnote w:type="continuationSeparator" w:id="0">
    <w:p w14:paraId="13736362" w14:textId="77777777" w:rsidR="00E502D9" w:rsidRDefault="00E502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0E17D7" w:rsidRDefault="000E17D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7EA75D" w14:textId="77777777" w:rsidR="00E502D9" w:rsidRDefault="00E502D9">
      <w:r>
        <w:separator/>
      </w:r>
    </w:p>
  </w:footnote>
  <w:footnote w:type="continuationSeparator" w:id="0">
    <w:p w14:paraId="7231C495" w14:textId="77777777" w:rsidR="00E502D9" w:rsidRDefault="00E502D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0E17D7" w:rsidRDefault="000E17D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50FCD36B" w:rsidR="000E17D7" w:rsidRDefault="000E17D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1F52F642" w:rsidR="000E17D7" w:rsidRDefault="000E17D7" w:rsidP="008F244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6194C"/>
    <w:multiLevelType w:val="hybridMultilevel"/>
    <w:tmpl w:val="60E466FC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6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2447EA4"/>
    <w:multiLevelType w:val="multilevel"/>
    <w:tmpl w:val="569C17C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91C7BF8"/>
    <w:multiLevelType w:val="hybridMultilevel"/>
    <w:tmpl w:val="6DA017F8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4"/>
  </w:num>
  <w:num w:numId="2">
    <w:abstractNumId w:val="9"/>
  </w:num>
  <w:num w:numId="3">
    <w:abstractNumId w:val="14"/>
  </w:num>
  <w:num w:numId="4">
    <w:abstractNumId w:val="1"/>
  </w:num>
  <w:num w:numId="5">
    <w:abstractNumId w:val="12"/>
  </w:num>
  <w:num w:numId="6">
    <w:abstractNumId w:val="13"/>
  </w:num>
  <w:num w:numId="7">
    <w:abstractNumId w:val="5"/>
  </w:num>
  <w:num w:numId="8">
    <w:abstractNumId w:val="7"/>
  </w:num>
  <w:num w:numId="9">
    <w:abstractNumId w:val="2"/>
  </w:num>
  <w:num w:numId="10">
    <w:abstractNumId w:val="6"/>
  </w:num>
  <w:num w:numId="11">
    <w:abstractNumId w:val="10"/>
  </w:num>
  <w:num w:numId="12">
    <w:abstractNumId w:val="3"/>
  </w:num>
  <w:num w:numId="13">
    <w:abstractNumId w:val="0"/>
  </w:num>
  <w:num w:numId="14">
    <w:abstractNumId w:val="8"/>
  </w:num>
  <w:num w:numId="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U2MzK3NDYwMTI0M7FU0lEKTi0uzszPAykwrwUA0vCbK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saf5pw0r5rsuexdt1x202jzesa2zwrezwe&quot;&gt;p1_library&lt;record-ids&gt;&lt;item&gt;30&lt;/item&gt;&lt;item&gt;280&lt;/item&gt;&lt;item&gt;757&lt;/item&gt;&lt;item&gt;760&lt;/item&gt;&lt;item&gt;1730&lt;/item&gt;&lt;item&gt;1758&lt;/item&gt;&lt;item&gt;1799&lt;/item&gt;&lt;item&gt;1809&lt;/item&gt;&lt;item&gt;1833&lt;/item&gt;&lt;item&gt;1834&lt;/item&gt;&lt;item&gt;1835&lt;/item&gt;&lt;item&gt;1836&lt;/item&gt;&lt;item&gt;1837&lt;/item&gt;&lt;item&gt;1838&lt;/item&gt;&lt;item&gt;1839&lt;/item&gt;&lt;item&gt;1840&lt;/item&gt;&lt;item&gt;1841&lt;/item&gt;&lt;item&gt;1842&lt;/item&gt;&lt;item&gt;1843&lt;/item&gt;&lt;item&gt;1845&lt;/item&gt;&lt;item&gt;1846&lt;/item&gt;&lt;item&gt;1848&lt;/item&gt;&lt;item&gt;1849&lt;/item&gt;&lt;item&gt;1850&lt;/item&gt;&lt;item&gt;1851&lt;/item&gt;&lt;item&gt;1852&lt;/item&gt;&lt;item&gt;1854&lt;/item&gt;&lt;item&gt;1857&lt;/item&gt;&lt;/record-ids&gt;&lt;/item&gt;&lt;/Libraries&gt;"/>
  </w:docVars>
  <w:rsids>
    <w:rsidRoot w:val="006E4797"/>
    <w:rsid w:val="000058E5"/>
    <w:rsid w:val="000064E6"/>
    <w:rsid w:val="000079BA"/>
    <w:rsid w:val="00011B39"/>
    <w:rsid w:val="0001222C"/>
    <w:rsid w:val="00016448"/>
    <w:rsid w:val="00016EE7"/>
    <w:rsid w:val="00020F72"/>
    <w:rsid w:val="0002258F"/>
    <w:rsid w:val="00022C28"/>
    <w:rsid w:val="000242A8"/>
    <w:rsid w:val="00024536"/>
    <w:rsid w:val="00024556"/>
    <w:rsid w:val="00025097"/>
    <w:rsid w:val="00027A0B"/>
    <w:rsid w:val="00031924"/>
    <w:rsid w:val="0003226E"/>
    <w:rsid w:val="0003693B"/>
    <w:rsid w:val="00037AAA"/>
    <w:rsid w:val="00040782"/>
    <w:rsid w:val="000447CD"/>
    <w:rsid w:val="00045E66"/>
    <w:rsid w:val="00046405"/>
    <w:rsid w:val="00046B3E"/>
    <w:rsid w:val="00047DB3"/>
    <w:rsid w:val="00047E56"/>
    <w:rsid w:val="00051DDB"/>
    <w:rsid w:val="00054F75"/>
    <w:rsid w:val="00055907"/>
    <w:rsid w:val="000559C3"/>
    <w:rsid w:val="000574A1"/>
    <w:rsid w:val="000574CE"/>
    <w:rsid w:val="000577E4"/>
    <w:rsid w:val="000601B5"/>
    <w:rsid w:val="00060E9E"/>
    <w:rsid w:val="00061F04"/>
    <w:rsid w:val="00065851"/>
    <w:rsid w:val="00065F20"/>
    <w:rsid w:val="00070DFD"/>
    <w:rsid w:val="0007262C"/>
    <w:rsid w:val="00073CAF"/>
    <w:rsid w:val="00074384"/>
    <w:rsid w:val="000745E4"/>
    <w:rsid w:val="00076311"/>
    <w:rsid w:val="00076C6D"/>
    <w:rsid w:val="00080EB8"/>
    <w:rsid w:val="00083886"/>
    <w:rsid w:val="000842B9"/>
    <w:rsid w:val="00084FB3"/>
    <w:rsid w:val="00085380"/>
    <w:rsid w:val="0008685B"/>
    <w:rsid w:val="00086D1C"/>
    <w:rsid w:val="0009211E"/>
    <w:rsid w:val="0009228F"/>
    <w:rsid w:val="000955C1"/>
    <w:rsid w:val="00096003"/>
    <w:rsid w:val="0009769E"/>
    <w:rsid w:val="000A0459"/>
    <w:rsid w:val="000A0C15"/>
    <w:rsid w:val="000A164E"/>
    <w:rsid w:val="000A25C1"/>
    <w:rsid w:val="000A2C2D"/>
    <w:rsid w:val="000A3DEA"/>
    <w:rsid w:val="000A5FCA"/>
    <w:rsid w:val="000B239E"/>
    <w:rsid w:val="000B6D58"/>
    <w:rsid w:val="000C0BC9"/>
    <w:rsid w:val="000C3DF7"/>
    <w:rsid w:val="000C5615"/>
    <w:rsid w:val="000C5EC0"/>
    <w:rsid w:val="000C6E5E"/>
    <w:rsid w:val="000D1AAE"/>
    <w:rsid w:val="000D3565"/>
    <w:rsid w:val="000E17D7"/>
    <w:rsid w:val="000E4361"/>
    <w:rsid w:val="000E46B0"/>
    <w:rsid w:val="000E6DD1"/>
    <w:rsid w:val="000E7C12"/>
    <w:rsid w:val="000F36CB"/>
    <w:rsid w:val="000F3E9E"/>
    <w:rsid w:val="000F4F3A"/>
    <w:rsid w:val="0010158F"/>
    <w:rsid w:val="001059C2"/>
    <w:rsid w:val="001101E3"/>
    <w:rsid w:val="0011680A"/>
    <w:rsid w:val="001170C1"/>
    <w:rsid w:val="0011790C"/>
    <w:rsid w:val="00121404"/>
    <w:rsid w:val="00122D83"/>
    <w:rsid w:val="00125666"/>
    <w:rsid w:val="001310FC"/>
    <w:rsid w:val="00131432"/>
    <w:rsid w:val="001333C6"/>
    <w:rsid w:val="00135AEA"/>
    <w:rsid w:val="00146C35"/>
    <w:rsid w:val="00151F65"/>
    <w:rsid w:val="00152585"/>
    <w:rsid w:val="0015419C"/>
    <w:rsid w:val="00155CD4"/>
    <w:rsid w:val="0016461C"/>
    <w:rsid w:val="00171C57"/>
    <w:rsid w:val="00171FB1"/>
    <w:rsid w:val="001746E4"/>
    <w:rsid w:val="001766A2"/>
    <w:rsid w:val="00181673"/>
    <w:rsid w:val="001875DE"/>
    <w:rsid w:val="00187E32"/>
    <w:rsid w:val="001902B8"/>
    <w:rsid w:val="00190A89"/>
    <w:rsid w:val="00191AC5"/>
    <w:rsid w:val="0019523B"/>
    <w:rsid w:val="00197711"/>
    <w:rsid w:val="001A04EA"/>
    <w:rsid w:val="001A6B59"/>
    <w:rsid w:val="001B1CD7"/>
    <w:rsid w:val="001B33D7"/>
    <w:rsid w:val="001C1C13"/>
    <w:rsid w:val="001D0A2D"/>
    <w:rsid w:val="001D11FC"/>
    <w:rsid w:val="001D15D4"/>
    <w:rsid w:val="001D4656"/>
    <w:rsid w:val="001D64DC"/>
    <w:rsid w:val="001E2538"/>
    <w:rsid w:val="001E3847"/>
    <w:rsid w:val="001E43B3"/>
    <w:rsid w:val="001E5D38"/>
    <w:rsid w:val="001E644B"/>
    <w:rsid w:val="001F07F7"/>
    <w:rsid w:val="001F18F7"/>
    <w:rsid w:val="001F6149"/>
    <w:rsid w:val="0020356B"/>
    <w:rsid w:val="002035DC"/>
    <w:rsid w:val="002118FA"/>
    <w:rsid w:val="00211A60"/>
    <w:rsid w:val="00211CEF"/>
    <w:rsid w:val="002146CD"/>
    <w:rsid w:val="002164CA"/>
    <w:rsid w:val="00216881"/>
    <w:rsid w:val="00216A18"/>
    <w:rsid w:val="00217562"/>
    <w:rsid w:val="00217C8F"/>
    <w:rsid w:val="00217D80"/>
    <w:rsid w:val="00222940"/>
    <w:rsid w:val="00223C43"/>
    <w:rsid w:val="00224A37"/>
    <w:rsid w:val="00225360"/>
    <w:rsid w:val="00225DF4"/>
    <w:rsid w:val="002273C9"/>
    <w:rsid w:val="00231394"/>
    <w:rsid w:val="00231A87"/>
    <w:rsid w:val="002346C3"/>
    <w:rsid w:val="002358FE"/>
    <w:rsid w:val="002378A6"/>
    <w:rsid w:val="002401F9"/>
    <w:rsid w:val="00241C23"/>
    <w:rsid w:val="002427E7"/>
    <w:rsid w:val="0024413B"/>
    <w:rsid w:val="0024716D"/>
    <w:rsid w:val="00250017"/>
    <w:rsid w:val="00256676"/>
    <w:rsid w:val="002572FF"/>
    <w:rsid w:val="0026112B"/>
    <w:rsid w:val="0026245B"/>
    <w:rsid w:val="002747B7"/>
    <w:rsid w:val="00276E81"/>
    <w:rsid w:val="00276F79"/>
    <w:rsid w:val="00280380"/>
    <w:rsid w:val="002806D1"/>
    <w:rsid w:val="00280CBC"/>
    <w:rsid w:val="00281A64"/>
    <w:rsid w:val="0028504A"/>
    <w:rsid w:val="00287080"/>
    <w:rsid w:val="00290335"/>
    <w:rsid w:val="002907EC"/>
    <w:rsid w:val="00292429"/>
    <w:rsid w:val="00295554"/>
    <w:rsid w:val="002A3DD0"/>
    <w:rsid w:val="002A3F66"/>
    <w:rsid w:val="002A5A86"/>
    <w:rsid w:val="002A62F9"/>
    <w:rsid w:val="002A72CC"/>
    <w:rsid w:val="002B028C"/>
    <w:rsid w:val="002B20C9"/>
    <w:rsid w:val="002B20EF"/>
    <w:rsid w:val="002C1EFC"/>
    <w:rsid w:val="002C62A0"/>
    <w:rsid w:val="002D10DA"/>
    <w:rsid w:val="002D11B1"/>
    <w:rsid w:val="002D6B9D"/>
    <w:rsid w:val="002E0E4A"/>
    <w:rsid w:val="002E3E9F"/>
    <w:rsid w:val="002E6BC3"/>
    <w:rsid w:val="002E7A6D"/>
    <w:rsid w:val="002F1A8E"/>
    <w:rsid w:val="002F2484"/>
    <w:rsid w:val="002F3661"/>
    <w:rsid w:val="002F3FA7"/>
    <w:rsid w:val="002F5A0E"/>
    <w:rsid w:val="002F7D80"/>
    <w:rsid w:val="003006FC"/>
    <w:rsid w:val="00302102"/>
    <w:rsid w:val="0030330F"/>
    <w:rsid w:val="003041AE"/>
    <w:rsid w:val="003065B2"/>
    <w:rsid w:val="00311EAF"/>
    <w:rsid w:val="00322022"/>
    <w:rsid w:val="00322B00"/>
    <w:rsid w:val="003249A5"/>
    <w:rsid w:val="00324E02"/>
    <w:rsid w:val="00325B76"/>
    <w:rsid w:val="00330163"/>
    <w:rsid w:val="00333332"/>
    <w:rsid w:val="00337040"/>
    <w:rsid w:val="00340222"/>
    <w:rsid w:val="0034182C"/>
    <w:rsid w:val="00341C40"/>
    <w:rsid w:val="00341F3A"/>
    <w:rsid w:val="00351087"/>
    <w:rsid w:val="00351A5C"/>
    <w:rsid w:val="0035680F"/>
    <w:rsid w:val="0036016A"/>
    <w:rsid w:val="003649FB"/>
    <w:rsid w:val="0036550D"/>
    <w:rsid w:val="00367FBF"/>
    <w:rsid w:val="00370EA4"/>
    <w:rsid w:val="00371BF3"/>
    <w:rsid w:val="003721B4"/>
    <w:rsid w:val="00373900"/>
    <w:rsid w:val="003740FB"/>
    <w:rsid w:val="0038045C"/>
    <w:rsid w:val="00381650"/>
    <w:rsid w:val="003819F8"/>
    <w:rsid w:val="00385118"/>
    <w:rsid w:val="00386CAB"/>
    <w:rsid w:val="0038748D"/>
    <w:rsid w:val="003902BE"/>
    <w:rsid w:val="00391DA7"/>
    <w:rsid w:val="00392DCF"/>
    <w:rsid w:val="00392F02"/>
    <w:rsid w:val="003A0AAB"/>
    <w:rsid w:val="003A20BC"/>
    <w:rsid w:val="003A4B91"/>
    <w:rsid w:val="003A5B96"/>
    <w:rsid w:val="003A5E90"/>
    <w:rsid w:val="003A686B"/>
    <w:rsid w:val="003B3079"/>
    <w:rsid w:val="003B345B"/>
    <w:rsid w:val="003B34AC"/>
    <w:rsid w:val="003B5213"/>
    <w:rsid w:val="003B5D57"/>
    <w:rsid w:val="003B7529"/>
    <w:rsid w:val="003C1165"/>
    <w:rsid w:val="003C1F72"/>
    <w:rsid w:val="003C5B4E"/>
    <w:rsid w:val="003C7A13"/>
    <w:rsid w:val="003D39B5"/>
    <w:rsid w:val="003D68AD"/>
    <w:rsid w:val="003D6FA5"/>
    <w:rsid w:val="003E0180"/>
    <w:rsid w:val="003E0C95"/>
    <w:rsid w:val="003E1A67"/>
    <w:rsid w:val="003E28B9"/>
    <w:rsid w:val="003E55E8"/>
    <w:rsid w:val="003E5EF4"/>
    <w:rsid w:val="003F02E0"/>
    <w:rsid w:val="003F0F06"/>
    <w:rsid w:val="003F1DF3"/>
    <w:rsid w:val="003F5E6B"/>
    <w:rsid w:val="003F74BC"/>
    <w:rsid w:val="00404207"/>
    <w:rsid w:val="004061A7"/>
    <w:rsid w:val="00406FB4"/>
    <w:rsid w:val="004126A6"/>
    <w:rsid w:val="004129CE"/>
    <w:rsid w:val="004134C7"/>
    <w:rsid w:val="00413B36"/>
    <w:rsid w:val="00416FD9"/>
    <w:rsid w:val="004225AD"/>
    <w:rsid w:val="00423B1C"/>
    <w:rsid w:val="00425BD6"/>
    <w:rsid w:val="004273FE"/>
    <w:rsid w:val="00434717"/>
    <w:rsid w:val="00440DAB"/>
    <w:rsid w:val="00444411"/>
    <w:rsid w:val="00454E11"/>
    <w:rsid w:val="004560EE"/>
    <w:rsid w:val="0046035D"/>
    <w:rsid w:val="00460370"/>
    <w:rsid w:val="00462DD2"/>
    <w:rsid w:val="00464D40"/>
    <w:rsid w:val="00465E51"/>
    <w:rsid w:val="004668CE"/>
    <w:rsid w:val="0046705E"/>
    <w:rsid w:val="00472434"/>
    <w:rsid w:val="0047425C"/>
    <w:rsid w:val="004760B2"/>
    <w:rsid w:val="00477D84"/>
    <w:rsid w:val="00477DC1"/>
    <w:rsid w:val="00482B87"/>
    <w:rsid w:val="0048497D"/>
    <w:rsid w:val="00486827"/>
    <w:rsid w:val="004870ED"/>
    <w:rsid w:val="00487D32"/>
    <w:rsid w:val="004A1091"/>
    <w:rsid w:val="004A40E4"/>
    <w:rsid w:val="004A579A"/>
    <w:rsid w:val="004A5B2E"/>
    <w:rsid w:val="004A73AE"/>
    <w:rsid w:val="004B258E"/>
    <w:rsid w:val="004B33B6"/>
    <w:rsid w:val="004B4CFC"/>
    <w:rsid w:val="004B593B"/>
    <w:rsid w:val="004B5B15"/>
    <w:rsid w:val="004B6655"/>
    <w:rsid w:val="004C17EB"/>
    <w:rsid w:val="004C1994"/>
    <w:rsid w:val="004C31A2"/>
    <w:rsid w:val="004C5159"/>
    <w:rsid w:val="004C69E4"/>
    <w:rsid w:val="004C7065"/>
    <w:rsid w:val="004C7ABA"/>
    <w:rsid w:val="004D0BE6"/>
    <w:rsid w:val="004D1983"/>
    <w:rsid w:val="004D41F1"/>
    <w:rsid w:val="004D4D66"/>
    <w:rsid w:val="004D5514"/>
    <w:rsid w:val="004D63C7"/>
    <w:rsid w:val="004D677A"/>
    <w:rsid w:val="004E67C5"/>
    <w:rsid w:val="004E70E5"/>
    <w:rsid w:val="004F3053"/>
    <w:rsid w:val="004F767B"/>
    <w:rsid w:val="004F7A5D"/>
    <w:rsid w:val="004F7BA6"/>
    <w:rsid w:val="00500F3D"/>
    <w:rsid w:val="0050135E"/>
    <w:rsid w:val="0050243C"/>
    <w:rsid w:val="005024EB"/>
    <w:rsid w:val="0051110A"/>
    <w:rsid w:val="00515551"/>
    <w:rsid w:val="0051572C"/>
    <w:rsid w:val="00515D7A"/>
    <w:rsid w:val="005167B0"/>
    <w:rsid w:val="00517284"/>
    <w:rsid w:val="005201A7"/>
    <w:rsid w:val="0052278C"/>
    <w:rsid w:val="00522DA1"/>
    <w:rsid w:val="00524D67"/>
    <w:rsid w:val="00525242"/>
    <w:rsid w:val="00526C38"/>
    <w:rsid w:val="005336F4"/>
    <w:rsid w:val="00533FD8"/>
    <w:rsid w:val="00535ABD"/>
    <w:rsid w:val="00540E51"/>
    <w:rsid w:val="005419E8"/>
    <w:rsid w:val="00544012"/>
    <w:rsid w:val="00545162"/>
    <w:rsid w:val="0054678A"/>
    <w:rsid w:val="00547966"/>
    <w:rsid w:val="00551D82"/>
    <w:rsid w:val="0055674F"/>
    <w:rsid w:val="00556BA0"/>
    <w:rsid w:val="0055778E"/>
    <w:rsid w:val="0056013F"/>
    <w:rsid w:val="00561438"/>
    <w:rsid w:val="0056228A"/>
    <w:rsid w:val="00562E7A"/>
    <w:rsid w:val="005635ED"/>
    <w:rsid w:val="0056439D"/>
    <w:rsid w:val="00567457"/>
    <w:rsid w:val="00567959"/>
    <w:rsid w:val="00571B8B"/>
    <w:rsid w:val="0057327B"/>
    <w:rsid w:val="00575948"/>
    <w:rsid w:val="00580523"/>
    <w:rsid w:val="00582814"/>
    <w:rsid w:val="00582A54"/>
    <w:rsid w:val="00583070"/>
    <w:rsid w:val="005837F6"/>
    <w:rsid w:val="005838AF"/>
    <w:rsid w:val="00586807"/>
    <w:rsid w:val="00586E28"/>
    <w:rsid w:val="00587253"/>
    <w:rsid w:val="00590D3D"/>
    <w:rsid w:val="005927B0"/>
    <w:rsid w:val="005947B2"/>
    <w:rsid w:val="005952EE"/>
    <w:rsid w:val="00595DB0"/>
    <w:rsid w:val="005A16F1"/>
    <w:rsid w:val="005A2288"/>
    <w:rsid w:val="005A2613"/>
    <w:rsid w:val="005A7048"/>
    <w:rsid w:val="005B046D"/>
    <w:rsid w:val="005B4BC0"/>
    <w:rsid w:val="005B6D8B"/>
    <w:rsid w:val="005B6F00"/>
    <w:rsid w:val="005C19A8"/>
    <w:rsid w:val="005C43C4"/>
    <w:rsid w:val="005C54D2"/>
    <w:rsid w:val="005C7E2E"/>
    <w:rsid w:val="005D12E2"/>
    <w:rsid w:val="005E1644"/>
    <w:rsid w:val="005E38A1"/>
    <w:rsid w:val="005E4006"/>
    <w:rsid w:val="005F08C5"/>
    <w:rsid w:val="005F0F1D"/>
    <w:rsid w:val="005F1FD5"/>
    <w:rsid w:val="005F2988"/>
    <w:rsid w:val="005F29EC"/>
    <w:rsid w:val="005F5A10"/>
    <w:rsid w:val="005F5D8F"/>
    <w:rsid w:val="005F6B31"/>
    <w:rsid w:val="005F7FEF"/>
    <w:rsid w:val="00601F1F"/>
    <w:rsid w:val="00602C46"/>
    <w:rsid w:val="00604047"/>
    <w:rsid w:val="00607C83"/>
    <w:rsid w:val="0061342C"/>
    <w:rsid w:val="00614B58"/>
    <w:rsid w:val="00621B38"/>
    <w:rsid w:val="0062225C"/>
    <w:rsid w:val="00622532"/>
    <w:rsid w:val="00622578"/>
    <w:rsid w:val="00622E6D"/>
    <w:rsid w:val="006252A0"/>
    <w:rsid w:val="00626110"/>
    <w:rsid w:val="00626BF2"/>
    <w:rsid w:val="0063475A"/>
    <w:rsid w:val="00634AAC"/>
    <w:rsid w:val="00635C3F"/>
    <w:rsid w:val="00641B11"/>
    <w:rsid w:val="0064327A"/>
    <w:rsid w:val="00644F35"/>
    <w:rsid w:val="00664569"/>
    <w:rsid w:val="00667254"/>
    <w:rsid w:val="006756D2"/>
    <w:rsid w:val="00676B7A"/>
    <w:rsid w:val="00677013"/>
    <w:rsid w:val="00684BCE"/>
    <w:rsid w:val="00684C1E"/>
    <w:rsid w:val="006853E7"/>
    <w:rsid w:val="0069014F"/>
    <w:rsid w:val="006927A6"/>
    <w:rsid w:val="006976A9"/>
    <w:rsid w:val="006A43EA"/>
    <w:rsid w:val="006A794E"/>
    <w:rsid w:val="006B2EEB"/>
    <w:rsid w:val="006B4008"/>
    <w:rsid w:val="006C06D0"/>
    <w:rsid w:val="006C2621"/>
    <w:rsid w:val="006C2C90"/>
    <w:rsid w:val="006C2D30"/>
    <w:rsid w:val="006C3461"/>
    <w:rsid w:val="006D0DE7"/>
    <w:rsid w:val="006D1472"/>
    <w:rsid w:val="006D2BB3"/>
    <w:rsid w:val="006D3985"/>
    <w:rsid w:val="006D6F51"/>
    <w:rsid w:val="006E05DF"/>
    <w:rsid w:val="006E1FA7"/>
    <w:rsid w:val="006E4797"/>
    <w:rsid w:val="006E59D4"/>
    <w:rsid w:val="006E7014"/>
    <w:rsid w:val="006E7AF1"/>
    <w:rsid w:val="006F0516"/>
    <w:rsid w:val="006F060F"/>
    <w:rsid w:val="006F199C"/>
    <w:rsid w:val="006F62A4"/>
    <w:rsid w:val="00700943"/>
    <w:rsid w:val="00700971"/>
    <w:rsid w:val="00700E36"/>
    <w:rsid w:val="007020E3"/>
    <w:rsid w:val="007027F4"/>
    <w:rsid w:val="0070444F"/>
    <w:rsid w:val="00704516"/>
    <w:rsid w:val="00705B75"/>
    <w:rsid w:val="00710041"/>
    <w:rsid w:val="00710A62"/>
    <w:rsid w:val="0071196B"/>
    <w:rsid w:val="00712610"/>
    <w:rsid w:val="00716987"/>
    <w:rsid w:val="00720E21"/>
    <w:rsid w:val="00722E87"/>
    <w:rsid w:val="007234D9"/>
    <w:rsid w:val="0072521E"/>
    <w:rsid w:val="00725286"/>
    <w:rsid w:val="00726E0A"/>
    <w:rsid w:val="00727D1E"/>
    <w:rsid w:val="00730A02"/>
    <w:rsid w:val="00731A3B"/>
    <w:rsid w:val="00734ECF"/>
    <w:rsid w:val="00734F01"/>
    <w:rsid w:val="007422B4"/>
    <w:rsid w:val="007451EF"/>
    <w:rsid w:val="007452F3"/>
    <w:rsid w:val="00745485"/>
    <w:rsid w:val="007474C8"/>
    <w:rsid w:val="007479E5"/>
    <w:rsid w:val="00754061"/>
    <w:rsid w:val="00755D91"/>
    <w:rsid w:val="007573FF"/>
    <w:rsid w:val="00765147"/>
    <w:rsid w:val="00767277"/>
    <w:rsid w:val="00774CD5"/>
    <w:rsid w:val="007769CB"/>
    <w:rsid w:val="0078208B"/>
    <w:rsid w:val="00783C54"/>
    <w:rsid w:val="00783EE9"/>
    <w:rsid w:val="007854DF"/>
    <w:rsid w:val="00785EF3"/>
    <w:rsid w:val="00786B37"/>
    <w:rsid w:val="007879EF"/>
    <w:rsid w:val="00787A84"/>
    <w:rsid w:val="00792F5F"/>
    <w:rsid w:val="00793092"/>
    <w:rsid w:val="007958A5"/>
    <w:rsid w:val="0079669D"/>
    <w:rsid w:val="00797AAB"/>
    <w:rsid w:val="007A0D39"/>
    <w:rsid w:val="007A17E8"/>
    <w:rsid w:val="007A3691"/>
    <w:rsid w:val="007A7A98"/>
    <w:rsid w:val="007A7C43"/>
    <w:rsid w:val="007B0D6F"/>
    <w:rsid w:val="007B1054"/>
    <w:rsid w:val="007B2A47"/>
    <w:rsid w:val="007C1A12"/>
    <w:rsid w:val="007C49F6"/>
    <w:rsid w:val="007C62B7"/>
    <w:rsid w:val="007D165B"/>
    <w:rsid w:val="007D2130"/>
    <w:rsid w:val="007D3315"/>
    <w:rsid w:val="007E42C5"/>
    <w:rsid w:val="007E436C"/>
    <w:rsid w:val="007E5786"/>
    <w:rsid w:val="007E6B7A"/>
    <w:rsid w:val="007E7B73"/>
    <w:rsid w:val="008012C5"/>
    <w:rsid w:val="008017E7"/>
    <w:rsid w:val="00806303"/>
    <w:rsid w:val="00807E2B"/>
    <w:rsid w:val="00810AD0"/>
    <w:rsid w:val="00812423"/>
    <w:rsid w:val="008135DA"/>
    <w:rsid w:val="0081547A"/>
    <w:rsid w:val="00815D35"/>
    <w:rsid w:val="008216B9"/>
    <w:rsid w:val="00823273"/>
    <w:rsid w:val="008246C5"/>
    <w:rsid w:val="008247AB"/>
    <w:rsid w:val="00824949"/>
    <w:rsid w:val="00824AC6"/>
    <w:rsid w:val="00825443"/>
    <w:rsid w:val="0082657C"/>
    <w:rsid w:val="00826B95"/>
    <w:rsid w:val="008315DD"/>
    <w:rsid w:val="008325F3"/>
    <w:rsid w:val="00832FA9"/>
    <w:rsid w:val="00833E7D"/>
    <w:rsid w:val="00836274"/>
    <w:rsid w:val="00836CCF"/>
    <w:rsid w:val="008449E9"/>
    <w:rsid w:val="00846C96"/>
    <w:rsid w:val="00850AD1"/>
    <w:rsid w:val="0085156C"/>
    <w:rsid w:val="00853B36"/>
    <w:rsid w:val="00857691"/>
    <w:rsid w:val="00857C22"/>
    <w:rsid w:val="008606F1"/>
    <w:rsid w:val="00865099"/>
    <w:rsid w:val="00865690"/>
    <w:rsid w:val="00867F93"/>
    <w:rsid w:val="0087357B"/>
    <w:rsid w:val="0087390F"/>
    <w:rsid w:val="00873D34"/>
    <w:rsid w:val="00876A9A"/>
    <w:rsid w:val="00876C40"/>
    <w:rsid w:val="00880A8D"/>
    <w:rsid w:val="00881DCD"/>
    <w:rsid w:val="008824BC"/>
    <w:rsid w:val="008828D5"/>
    <w:rsid w:val="00884D43"/>
    <w:rsid w:val="00885430"/>
    <w:rsid w:val="0088752A"/>
    <w:rsid w:val="00887615"/>
    <w:rsid w:val="0088788E"/>
    <w:rsid w:val="008902E9"/>
    <w:rsid w:val="00891AFF"/>
    <w:rsid w:val="008A11BE"/>
    <w:rsid w:val="008A52B5"/>
    <w:rsid w:val="008A5CAB"/>
    <w:rsid w:val="008A7324"/>
    <w:rsid w:val="008B079A"/>
    <w:rsid w:val="008B413B"/>
    <w:rsid w:val="008C3A08"/>
    <w:rsid w:val="008C3FEF"/>
    <w:rsid w:val="008C4CE1"/>
    <w:rsid w:val="008C5418"/>
    <w:rsid w:val="008C710A"/>
    <w:rsid w:val="008D0D8A"/>
    <w:rsid w:val="008D1B25"/>
    <w:rsid w:val="008D7DB1"/>
    <w:rsid w:val="008E19BA"/>
    <w:rsid w:val="008E1D01"/>
    <w:rsid w:val="008E2408"/>
    <w:rsid w:val="008E3B9B"/>
    <w:rsid w:val="008E3D24"/>
    <w:rsid w:val="008E5594"/>
    <w:rsid w:val="008E6DAC"/>
    <w:rsid w:val="008F244C"/>
    <w:rsid w:val="008F32CD"/>
    <w:rsid w:val="008F6D80"/>
    <w:rsid w:val="00900558"/>
    <w:rsid w:val="00901816"/>
    <w:rsid w:val="00901836"/>
    <w:rsid w:val="00905F9E"/>
    <w:rsid w:val="0091073A"/>
    <w:rsid w:val="00913838"/>
    <w:rsid w:val="00914FC3"/>
    <w:rsid w:val="009172B3"/>
    <w:rsid w:val="00917DF1"/>
    <w:rsid w:val="00920C79"/>
    <w:rsid w:val="009211BD"/>
    <w:rsid w:val="00921696"/>
    <w:rsid w:val="009224A1"/>
    <w:rsid w:val="009246CE"/>
    <w:rsid w:val="00927A16"/>
    <w:rsid w:val="0093368F"/>
    <w:rsid w:val="00933AAC"/>
    <w:rsid w:val="0093431D"/>
    <w:rsid w:val="00937257"/>
    <w:rsid w:val="00940AF5"/>
    <w:rsid w:val="00940DCF"/>
    <w:rsid w:val="00944121"/>
    <w:rsid w:val="00954A74"/>
    <w:rsid w:val="00955A04"/>
    <w:rsid w:val="009573EE"/>
    <w:rsid w:val="00964FF3"/>
    <w:rsid w:val="00965396"/>
    <w:rsid w:val="00970A3F"/>
    <w:rsid w:val="00971827"/>
    <w:rsid w:val="00974961"/>
    <w:rsid w:val="00976464"/>
    <w:rsid w:val="009770F7"/>
    <w:rsid w:val="00977FD1"/>
    <w:rsid w:val="00981471"/>
    <w:rsid w:val="0098213E"/>
    <w:rsid w:val="00983139"/>
    <w:rsid w:val="00984BB5"/>
    <w:rsid w:val="00986D5A"/>
    <w:rsid w:val="009875EF"/>
    <w:rsid w:val="00987BCB"/>
    <w:rsid w:val="00991248"/>
    <w:rsid w:val="0099243B"/>
    <w:rsid w:val="00993D05"/>
    <w:rsid w:val="009A0285"/>
    <w:rsid w:val="009A12C0"/>
    <w:rsid w:val="009A3BB2"/>
    <w:rsid w:val="009A4574"/>
    <w:rsid w:val="009B0100"/>
    <w:rsid w:val="009B4713"/>
    <w:rsid w:val="009B4824"/>
    <w:rsid w:val="009B659E"/>
    <w:rsid w:val="009B7043"/>
    <w:rsid w:val="009B714C"/>
    <w:rsid w:val="009C0D2C"/>
    <w:rsid w:val="009C4E39"/>
    <w:rsid w:val="009D187D"/>
    <w:rsid w:val="009D4027"/>
    <w:rsid w:val="009D516E"/>
    <w:rsid w:val="009E0236"/>
    <w:rsid w:val="009E102D"/>
    <w:rsid w:val="009E13A5"/>
    <w:rsid w:val="009E1A4A"/>
    <w:rsid w:val="009E1B6C"/>
    <w:rsid w:val="009E22F2"/>
    <w:rsid w:val="009E4581"/>
    <w:rsid w:val="009E5814"/>
    <w:rsid w:val="009E5D59"/>
    <w:rsid w:val="009F2020"/>
    <w:rsid w:val="009F7856"/>
    <w:rsid w:val="00A01459"/>
    <w:rsid w:val="00A031ED"/>
    <w:rsid w:val="00A035B6"/>
    <w:rsid w:val="00A0574A"/>
    <w:rsid w:val="00A11917"/>
    <w:rsid w:val="00A11AC7"/>
    <w:rsid w:val="00A1606B"/>
    <w:rsid w:val="00A2029C"/>
    <w:rsid w:val="00A2082F"/>
    <w:rsid w:val="00A2088C"/>
    <w:rsid w:val="00A23E71"/>
    <w:rsid w:val="00A25C3E"/>
    <w:rsid w:val="00A271AE"/>
    <w:rsid w:val="00A27DF4"/>
    <w:rsid w:val="00A304CE"/>
    <w:rsid w:val="00A3186C"/>
    <w:rsid w:val="00A32389"/>
    <w:rsid w:val="00A424C0"/>
    <w:rsid w:val="00A43895"/>
    <w:rsid w:val="00A5381A"/>
    <w:rsid w:val="00A57682"/>
    <w:rsid w:val="00A615FE"/>
    <w:rsid w:val="00A61828"/>
    <w:rsid w:val="00A64AD3"/>
    <w:rsid w:val="00A74BEB"/>
    <w:rsid w:val="00A83F80"/>
    <w:rsid w:val="00A947DA"/>
    <w:rsid w:val="00A948AE"/>
    <w:rsid w:val="00A94E95"/>
    <w:rsid w:val="00A95C81"/>
    <w:rsid w:val="00A965B5"/>
    <w:rsid w:val="00AA5DA7"/>
    <w:rsid w:val="00AB370B"/>
    <w:rsid w:val="00AB4AE9"/>
    <w:rsid w:val="00AB5B7F"/>
    <w:rsid w:val="00AB7F27"/>
    <w:rsid w:val="00AC1983"/>
    <w:rsid w:val="00AC1D68"/>
    <w:rsid w:val="00AC211E"/>
    <w:rsid w:val="00AC451E"/>
    <w:rsid w:val="00AC52C2"/>
    <w:rsid w:val="00AC71CB"/>
    <w:rsid w:val="00AC798F"/>
    <w:rsid w:val="00AC7C28"/>
    <w:rsid w:val="00AD17C2"/>
    <w:rsid w:val="00AD2F90"/>
    <w:rsid w:val="00AD3D53"/>
    <w:rsid w:val="00AD620D"/>
    <w:rsid w:val="00AE0DEF"/>
    <w:rsid w:val="00AE4D81"/>
    <w:rsid w:val="00AE71C4"/>
    <w:rsid w:val="00AF6E06"/>
    <w:rsid w:val="00AF70B1"/>
    <w:rsid w:val="00AF734C"/>
    <w:rsid w:val="00B0106C"/>
    <w:rsid w:val="00B055C0"/>
    <w:rsid w:val="00B13614"/>
    <w:rsid w:val="00B13DF5"/>
    <w:rsid w:val="00B1434F"/>
    <w:rsid w:val="00B15CCD"/>
    <w:rsid w:val="00B1608D"/>
    <w:rsid w:val="00B22E65"/>
    <w:rsid w:val="00B23F6E"/>
    <w:rsid w:val="00B24C60"/>
    <w:rsid w:val="00B2502C"/>
    <w:rsid w:val="00B25882"/>
    <w:rsid w:val="00B27083"/>
    <w:rsid w:val="00B30093"/>
    <w:rsid w:val="00B30350"/>
    <w:rsid w:val="00B31B81"/>
    <w:rsid w:val="00B31C28"/>
    <w:rsid w:val="00B32E42"/>
    <w:rsid w:val="00B34E9F"/>
    <w:rsid w:val="00B3550E"/>
    <w:rsid w:val="00B35B50"/>
    <w:rsid w:val="00B35D24"/>
    <w:rsid w:val="00B37BFB"/>
    <w:rsid w:val="00B37EF6"/>
    <w:rsid w:val="00B40C69"/>
    <w:rsid w:val="00B41628"/>
    <w:rsid w:val="00B43785"/>
    <w:rsid w:val="00B44477"/>
    <w:rsid w:val="00B46BB8"/>
    <w:rsid w:val="00B47839"/>
    <w:rsid w:val="00B550BE"/>
    <w:rsid w:val="00B57603"/>
    <w:rsid w:val="00B62903"/>
    <w:rsid w:val="00B629DE"/>
    <w:rsid w:val="00B63750"/>
    <w:rsid w:val="00B64481"/>
    <w:rsid w:val="00B71377"/>
    <w:rsid w:val="00B72285"/>
    <w:rsid w:val="00B7466C"/>
    <w:rsid w:val="00B74846"/>
    <w:rsid w:val="00B756EC"/>
    <w:rsid w:val="00B778FC"/>
    <w:rsid w:val="00B82C3D"/>
    <w:rsid w:val="00B835EA"/>
    <w:rsid w:val="00B848BB"/>
    <w:rsid w:val="00B8535A"/>
    <w:rsid w:val="00B855CD"/>
    <w:rsid w:val="00B87680"/>
    <w:rsid w:val="00B876E5"/>
    <w:rsid w:val="00B909C5"/>
    <w:rsid w:val="00B90DC4"/>
    <w:rsid w:val="00B9257D"/>
    <w:rsid w:val="00B94AAB"/>
    <w:rsid w:val="00B95818"/>
    <w:rsid w:val="00B96AEC"/>
    <w:rsid w:val="00B9753E"/>
    <w:rsid w:val="00BA21B0"/>
    <w:rsid w:val="00BA63DB"/>
    <w:rsid w:val="00BA7ACB"/>
    <w:rsid w:val="00BB201B"/>
    <w:rsid w:val="00BB2093"/>
    <w:rsid w:val="00BB5860"/>
    <w:rsid w:val="00BC6F66"/>
    <w:rsid w:val="00BD19A2"/>
    <w:rsid w:val="00BD1F29"/>
    <w:rsid w:val="00BD54EF"/>
    <w:rsid w:val="00BD58FA"/>
    <w:rsid w:val="00BD6540"/>
    <w:rsid w:val="00BD665B"/>
    <w:rsid w:val="00BE0865"/>
    <w:rsid w:val="00BE22A2"/>
    <w:rsid w:val="00BE46BB"/>
    <w:rsid w:val="00BE7F74"/>
    <w:rsid w:val="00BF25AF"/>
    <w:rsid w:val="00BF3616"/>
    <w:rsid w:val="00BF3EEF"/>
    <w:rsid w:val="00BF4E66"/>
    <w:rsid w:val="00BF6ADD"/>
    <w:rsid w:val="00C02860"/>
    <w:rsid w:val="00C0506E"/>
    <w:rsid w:val="00C05E8A"/>
    <w:rsid w:val="00C11B7F"/>
    <w:rsid w:val="00C12F0B"/>
    <w:rsid w:val="00C21708"/>
    <w:rsid w:val="00C21C7A"/>
    <w:rsid w:val="00C22C98"/>
    <w:rsid w:val="00C233DA"/>
    <w:rsid w:val="00C25BD9"/>
    <w:rsid w:val="00C267EC"/>
    <w:rsid w:val="00C268B6"/>
    <w:rsid w:val="00C30400"/>
    <w:rsid w:val="00C31801"/>
    <w:rsid w:val="00C33853"/>
    <w:rsid w:val="00C33C6C"/>
    <w:rsid w:val="00C34ACD"/>
    <w:rsid w:val="00C3639E"/>
    <w:rsid w:val="00C4082D"/>
    <w:rsid w:val="00C4109A"/>
    <w:rsid w:val="00C41AF3"/>
    <w:rsid w:val="00C45EA6"/>
    <w:rsid w:val="00C46510"/>
    <w:rsid w:val="00C50622"/>
    <w:rsid w:val="00C5062D"/>
    <w:rsid w:val="00C51022"/>
    <w:rsid w:val="00C52E09"/>
    <w:rsid w:val="00C5549D"/>
    <w:rsid w:val="00C554CD"/>
    <w:rsid w:val="00C56301"/>
    <w:rsid w:val="00C5650E"/>
    <w:rsid w:val="00C56D5D"/>
    <w:rsid w:val="00C603D6"/>
    <w:rsid w:val="00C6074B"/>
    <w:rsid w:val="00C61756"/>
    <w:rsid w:val="00C617FE"/>
    <w:rsid w:val="00C6411A"/>
    <w:rsid w:val="00C6488A"/>
    <w:rsid w:val="00C701E0"/>
    <w:rsid w:val="00C73671"/>
    <w:rsid w:val="00C75311"/>
    <w:rsid w:val="00C76352"/>
    <w:rsid w:val="00C7779F"/>
    <w:rsid w:val="00C826E1"/>
    <w:rsid w:val="00C84A37"/>
    <w:rsid w:val="00C93A2B"/>
    <w:rsid w:val="00C9467C"/>
    <w:rsid w:val="00C97AB8"/>
    <w:rsid w:val="00CA1518"/>
    <w:rsid w:val="00CA35F3"/>
    <w:rsid w:val="00CA51E2"/>
    <w:rsid w:val="00CB0D94"/>
    <w:rsid w:val="00CB42DA"/>
    <w:rsid w:val="00CB43DC"/>
    <w:rsid w:val="00CB6704"/>
    <w:rsid w:val="00CB6BC0"/>
    <w:rsid w:val="00CC0608"/>
    <w:rsid w:val="00CC21CD"/>
    <w:rsid w:val="00CC3DAE"/>
    <w:rsid w:val="00CC5E40"/>
    <w:rsid w:val="00CD3550"/>
    <w:rsid w:val="00CD47BF"/>
    <w:rsid w:val="00CE2FE4"/>
    <w:rsid w:val="00CE3966"/>
    <w:rsid w:val="00CE4213"/>
    <w:rsid w:val="00CE68D6"/>
    <w:rsid w:val="00CE7951"/>
    <w:rsid w:val="00CF04FF"/>
    <w:rsid w:val="00CF119D"/>
    <w:rsid w:val="00CF2342"/>
    <w:rsid w:val="00CF2CD0"/>
    <w:rsid w:val="00CF32A0"/>
    <w:rsid w:val="00CF698A"/>
    <w:rsid w:val="00D00281"/>
    <w:rsid w:val="00D03E93"/>
    <w:rsid w:val="00D0550D"/>
    <w:rsid w:val="00D058D0"/>
    <w:rsid w:val="00D133C8"/>
    <w:rsid w:val="00D17A16"/>
    <w:rsid w:val="00D204B3"/>
    <w:rsid w:val="00D20793"/>
    <w:rsid w:val="00D21630"/>
    <w:rsid w:val="00D22236"/>
    <w:rsid w:val="00D3025E"/>
    <w:rsid w:val="00D34696"/>
    <w:rsid w:val="00D34961"/>
    <w:rsid w:val="00D350E1"/>
    <w:rsid w:val="00D409F8"/>
    <w:rsid w:val="00D4214B"/>
    <w:rsid w:val="00D43287"/>
    <w:rsid w:val="00D43DDD"/>
    <w:rsid w:val="00D43FC4"/>
    <w:rsid w:val="00D44C81"/>
    <w:rsid w:val="00D505A3"/>
    <w:rsid w:val="00D531AB"/>
    <w:rsid w:val="00D54C08"/>
    <w:rsid w:val="00D55874"/>
    <w:rsid w:val="00D5596F"/>
    <w:rsid w:val="00D559A1"/>
    <w:rsid w:val="00D652A4"/>
    <w:rsid w:val="00D70825"/>
    <w:rsid w:val="00D77BB2"/>
    <w:rsid w:val="00D848B2"/>
    <w:rsid w:val="00D84C91"/>
    <w:rsid w:val="00D86ACF"/>
    <w:rsid w:val="00D9059C"/>
    <w:rsid w:val="00D91D97"/>
    <w:rsid w:val="00D94058"/>
    <w:rsid w:val="00D954BE"/>
    <w:rsid w:val="00D95B3A"/>
    <w:rsid w:val="00DA1164"/>
    <w:rsid w:val="00DA1AD4"/>
    <w:rsid w:val="00DA566E"/>
    <w:rsid w:val="00DA7901"/>
    <w:rsid w:val="00DB073A"/>
    <w:rsid w:val="00DB51C2"/>
    <w:rsid w:val="00DB5500"/>
    <w:rsid w:val="00DC1F0F"/>
    <w:rsid w:val="00DC2194"/>
    <w:rsid w:val="00DC2502"/>
    <w:rsid w:val="00DC44D0"/>
    <w:rsid w:val="00DD09C8"/>
    <w:rsid w:val="00DD0D5C"/>
    <w:rsid w:val="00DD1C82"/>
    <w:rsid w:val="00DD4791"/>
    <w:rsid w:val="00DE0F0B"/>
    <w:rsid w:val="00DE5AEE"/>
    <w:rsid w:val="00DE6FC7"/>
    <w:rsid w:val="00DE76E8"/>
    <w:rsid w:val="00DE79A4"/>
    <w:rsid w:val="00DF388A"/>
    <w:rsid w:val="00DF646A"/>
    <w:rsid w:val="00E0069D"/>
    <w:rsid w:val="00E016FE"/>
    <w:rsid w:val="00E02448"/>
    <w:rsid w:val="00E02EF6"/>
    <w:rsid w:val="00E06B59"/>
    <w:rsid w:val="00E1137D"/>
    <w:rsid w:val="00E127FD"/>
    <w:rsid w:val="00E174D0"/>
    <w:rsid w:val="00E22417"/>
    <w:rsid w:val="00E2304E"/>
    <w:rsid w:val="00E25F9E"/>
    <w:rsid w:val="00E263FD"/>
    <w:rsid w:val="00E27B56"/>
    <w:rsid w:val="00E300FD"/>
    <w:rsid w:val="00E34C84"/>
    <w:rsid w:val="00E37344"/>
    <w:rsid w:val="00E43F78"/>
    <w:rsid w:val="00E4613F"/>
    <w:rsid w:val="00E475D5"/>
    <w:rsid w:val="00E502D9"/>
    <w:rsid w:val="00E5475F"/>
    <w:rsid w:val="00E54DAA"/>
    <w:rsid w:val="00E5541B"/>
    <w:rsid w:val="00E56841"/>
    <w:rsid w:val="00E6023C"/>
    <w:rsid w:val="00E61C52"/>
    <w:rsid w:val="00E66216"/>
    <w:rsid w:val="00E67286"/>
    <w:rsid w:val="00E712C2"/>
    <w:rsid w:val="00E716CE"/>
    <w:rsid w:val="00E72C4C"/>
    <w:rsid w:val="00E774D1"/>
    <w:rsid w:val="00E831C6"/>
    <w:rsid w:val="00E841F3"/>
    <w:rsid w:val="00E94E62"/>
    <w:rsid w:val="00E9552E"/>
    <w:rsid w:val="00EA0ADD"/>
    <w:rsid w:val="00EA130A"/>
    <w:rsid w:val="00EA1EA9"/>
    <w:rsid w:val="00EA1F1E"/>
    <w:rsid w:val="00EA2CFB"/>
    <w:rsid w:val="00EA5E52"/>
    <w:rsid w:val="00EA7D3D"/>
    <w:rsid w:val="00EB1E68"/>
    <w:rsid w:val="00EB32E8"/>
    <w:rsid w:val="00EB3BC0"/>
    <w:rsid w:val="00EB607C"/>
    <w:rsid w:val="00EC0B07"/>
    <w:rsid w:val="00EC16BD"/>
    <w:rsid w:val="00EC5208"/>
    <w:rsid w:val="00EC5F0A"/>
    <w:rsid w:val="00ED1EB2"/>
    <w:rsid w:val="00ED34EF"/>
    <w:rsid w:val="00ED3617"/>
    <w:rsid w:val="00ED6FAD"/>
    <w:rsid w:val="00ED70E3"/>
    <w:rsid w:val="00EE14AF"/>
    <w:rsid w:val="00EE1561"/>
    <w:rsid w:val="00EE258A"/>
    <w:rsid w:val="00EE28E3"/>
    <w:rsid w:val="00EE5C51"/>
    <w:rsid w:val="00EE75F4"/>
    <w:rsid w:val="00EE76F1"/>
    <w:rsid w:val="00EF3212"/>
    <w:rsid w:val="00EF4A6A"/>
    <w:rsid w:val="00EF5DE8"/>
    <w:rsid w:val="00F01033"/>
    <w:rsid w:val="00F025B0"/>
    <w:rsid w:val="00F03765"/>
    <w:rsid w:val="00F05B1B"/>
    <w:rsid w:val="00F105AE"/>
    <w:rsid w:val="00F10629"/>
    <w:rsid w:val="00F14635"/>
    <w:rsid w:val="00F14AAB"/>
    <w:rsid w:val="00F2066C"/>
    <w:rsid w:val="00F20A79"/>
    <w:rsid w:val="00F242C9"/>
    <w:rsid w:val="00F25A4D"/>
    <w:rsid w:val="00F32B9C"/>
    <w:rsid w:val="00F333D3"/>
    <w:rsid w:val="00F34E8C"/>
    <w:rsid w:val="00F4111B"/>
    <w:rsid w:val="00F41CFA"/>
    <w:rsid w:val="00F458D2"/>
    <w:rsid w:val="00F46846"/>
    <w:rsid w:val="00F50C2F"/>
    <w:rsid w:val="00F545D4"/>
    <w:rsid w:val="00F55EE1"/>
    <w:rsid w:val="00F575BF"/>
    <w:rsid w:val="00F57842"/>
    <w:rsid w:val="00F634D9"/>
    <w:rsid w:val="00F65537"/>
    <w:rsid w:val="00F65E78"/>
    <w:rsid w:val="00F664DF"/>
    <w:rsid w:val="00F7027C"/>
    <w:rsid w:val="00F757B8"/>
    <w:rsid w:val="00F80C6D"/>
    <w:rsid w:val="00F81170"/>
    <w:rsid w:val="00F849AF"/>
    <w:rsid w:val="00F85548"/>
    <w:rsid w:val="00F86433"/>
    <w:rsid w:val="00F90073"/>
    <w:rsid w:val="00F92F97"/>
    <w:rsid w:val="00F93462"/>
    <w:rsid w:val="00FA07BD"/>
    <w:rsid w:val="00FA4E29"/>
    <w:rsid w:val="00FA5AFA"/>
    <w:rsid w:val="00FB131C"/>
    <w:rsid w:val="00FB1B9B"/>
    <w:rsid w:val="00FB52D9"/>
    <w:rsid w:val="00FB721C"/>
    <w:rsid w:val="00FC13F0"/>
    <w:rsid w:val="00FC6FA1"/>
    <w:rsid w:val="00FD0315"/>
    <w:rsid w:val="00FD04B9"/>
    <w:rsid w:val="00FD0679"/>
    <w:rsid w:val="00FD3553"/>
    <w:rsid w:val="00FD36B3"/>
    <w:rsid w:val="00FD3F1F"/>
    <w:rsid w:val="00FD3FC8"/>
    <w:rsid w:val="00FD6C62"/>
    <w:rsid w:val="00FD6F53"/>
    <w:rsid w:val="00FD7E82"/>
    <w:rsid w:val="00FE1BD4"/>
    <w:rsid w:val="00FE4CFF"/>
    <w:rsid w:val="00FE6009"/>
    <w:rsid w:val="00FF12AA"/>
    <w:rsid w:val="00FF2BAB"/>
    <w:rsid w:val="00FF3501"/>
    <w:rsid w:val="00FF393D"/>
    <w:rsid w:val="00FF42F7"/>
    <w:rsid w:val="00FF47F8"/>
    <w:rsid w:val="00FF5A12"/>
    <w:rsid w:val="00FF76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14A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14A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49A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49A5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3249A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249A5"/>
    <w:rPr>
      <w:noProof/>
    </w:rPr>
  </w:style>
  <w:style w:type="table" w:styleId="TableGrid">
    <w:name w:val="Table Grid"/>
    <w:basedOn w:val="TableNormal"/>
    <w:uiPriority w:val="39"/>
    <w:rsid w:val="00964FF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F55EE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55EE1"/>
  </w:style>
  <w:style w:type="character" w:styleId="LineNumber">
    <w:name w:val="line number"/>
    <w:basedOn w:val="DefaultParagraphFont"/>
    <w:uiPriority w:val="99"/>
    <w:semiHidden/>
    <w:unhideWhenUsed/>
    <w:rsid w:val="00F55EE1"/>
  </w:style>
  <w:style w:type="paragraph" w:styleId="ListParagraph">
    <w:name w:val="List Paragraph"/>
    <w:basedOn w:val="Normal"/>
    <w:uiPriority w:val="34"/>
    <w:qFormat/>
    <w:rsid w:val="00F55EE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C7A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C7A1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C7A1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7A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7A13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E016F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152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143540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70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4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470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268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8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02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8339</Words>
  <Characters>47533</Characters>
  <Application>Microsoft Office Word</Application>
  <DocSecurity>0</DocSecurity>
  <Lines>39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5-25T14:50:00Z</dcterms:created>
  <dcterms:modified xsi:type="dcterms:W3CDTF">2021-05-25T15:13:00Z</dcterms:modified>
</cp:coreProperties>
</file>